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00483F6E" w:rsidR="00E31828" w:rsidRPr="00E31828" w:rsidRDefault="00E31828">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sidRPr="00E31828">
                                        <w:rPr>
                                          <w:rFonts w:asciiTheme="majorHAnsi" w:eastAsiaTheme="majorEastAsia" w:hAnsiTheme="majorHAnsi" w:cstheme="majorBidi"/>
                                          <w:color w:val="595959" w:themeColor="text1" w:themeTint="A6"/>
                                          <w:sz w:val="96"/>
                                          <w:szCs w:val="96"/>
                                        </w:rPr>
                                        <w:t>Linear Actuator</w:t>
                                      </w:r>
                                      <w:r w:rsidR="0037745E">
                                        <w:rPr>
                                          <w:rFonts w:asciiTheme="majorHAnsi" w:eastAsiaTheme="majorEastAsia" w:hAnsiTheme="majorHAnsi" w:cstheme="majorBidi"/>
                                          <w:color w:val="595959" w:themeColor="text1" w:themeTint="A6"/>
                                          <w:sz w:val="96"/>
                                          <w:szCs w:val="96"/>
                                        </w:rPr>
                                        <w:t>s</w:t>
                                      </w:r>
                                      <w:r w:rsidRPr="00E31828">
                                        <w:rPr>
                                          <w:rFonts w:asciiTheme="majorHAnsi" w:eastAsiaTheme="majorEastAsia" w:hAnsiTheme="majorHAnsi" w:cstheme="majorBidi"/>
                                          <w:color w:val="595959" w:themeColor="text1" w:themeTint="A6"/>
                                          <w:sz w:val="96"/>
                                          <w:szCs w:val="96"/>
                                        </w:rPr>
                                        <w:t xml:space="preserve"> for Motorsports Shaker Rig</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00483F6E" w:rsidR="00E31828" w:rsidRPr="00E31828" w:rsidRDefault="00E31828">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sidRPr="00E31828">
                                  <w:rPr>
                                    <w:rFonts w:asciiTheme="majorHAnsi" w:eastAsiaTheme="majorEastAsia" w:hAnsiTheme="majorHAnsi" w:cstheme="majorBidi"/>
                                    <w:color w:val="595959" w:themeColor="text1" w:themeTint="A6"/>
                                    <w:sz w:val="96"/>
                                    <w:szCs w:val="96"/>
                                  </w:rPr>
                                  <w:t>Linear Actuator</w:t>
                                </w:r>
                                <w:r w:rsidR="0037745E">
                                  <w:rPr>
                                    <w:rFonts w:asciiTheme="majorHAnsi" w:eastAsiaTheme="majorEastAsia" w:hAnsiTheme="majorHAnsi" w:cstheme="majorBidi"/>
                                    <w:color w:val="595959" w:themeColor="text1" w:themeTint="A6"/>
                                    <w:sz w:val="96"/>
                                    <w:szCs w:val="96"/>
                                  </w:rPr>
                                  <w:t>s</w:t>
                                </w:r>
                                <w:r w:rsidRPr="00E31828">
                                  <w:rPr>
                                    <w:rFonts w:asciiTheme="majorHAnsi" w:eastAsiaTheme="majorEastAsia" w:hAnsiTheme="majorHAnsi" w:cstheme="majorBidi"/>
                                    <w:color w:val="595959" w:themeColor="text1" w:themeTint="A6"/>
                                    <w:sz w:val="96"/>
                                    <w:szCs w:val="96"/>
                                  </w:rPr>
                                  <w:t xml:space="preserve"> for Motorsports Shaker Rig</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v:textbox>
                    </v:shape>
                    <w10:wrap anchorx="page" anchory="page"/>
                  </v:group>
                </w:pict>
              </mc:Fallback>
            </mc:AlternateContent>
          </w:r>
        </w:p>
        <w:p w14:paraId="4DF8F82C" w14:textId="14C7D702" w:rsidR="002B3796"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7DA24886" w:rsidR="0086558B" w:rsidRPr="00CD54AB" w:rsidRDefault="0086558B" w:rsidP="0086558B">
                                <w:pPr>
                                  <w:spacing w:after="0"/>
                                  <w:jc w:val="center"/>
                                  <w:rPr>
                                    <w:b/>
                                    <w:bCs/>
                                    <w:color w:val="FF0000"/>
                                    <w:sz w:val="36"/>
                                    <w:szCs w:val="36"/>
                                  </w:rPr>
                                </w:pPr>
                                <w:r w:rsidRPr="00CD54AB">
                                  <w:rPr>
                                    <w:b/>
                                    <w:bCs/>
                                    <w:color w:val="FF0000"/>
                                    <w:sz w:val="36"/>
                                    <w:szCs w:val="36"/>
                                  </w:rPr>
                                  <w:t>2023-11-</w:t>
                                </w:r>
                                <w:r w:rsidR="00E8454D">
                                  <w:rPr>
                                    <w:b/>
                                    <w:bCs/>
                                    <w:color w:val="FF0000"/>
                                    <w:sz w:val="36"/>
                                    <w:szCs w:val="36"/>
                                  </w:rPr>
                                  <w:t>28</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335D680B" id="_x0000_t202" coordsize="21600,21600" o:spt="202" path="m,l,21600r21600,l21600,xe">
                    <v:stroke joinstyle="miter"/>
                    <v:path gradientshapeok="t" o:connecttype="rect"/>
                  </v:shapetype>
                  <v:shape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7DA24886" w:rsidR="0086558B" w:rsidRPr="00CD54AB" w:rsidRDefault="0086558B" w:rsidP="0086558B">
                          <w:pPr>
                            <w:spacing w:after="0"/>
                            <w:jc w:val="center"/>
                            <w:rPr>
                              <w:b/>
                              <w:bCs/>
                              <w:color w:val="FF0000"/>
                              <w:sz w:val="36"/>
                              <w:szCs w:val="36"/>
                            </w:rPr>
                          </w:pPr>
                          <w:r w:rsidRPr="00CD54AB">
                            <w:rPr>
                              <w:b/>
                              <w:bCs/>
                              <w:color w:val="FF0000"/>
                              <w:sz w:val="36"/>
                              <w:szCs w:val="36"/>
                            </w:rPr>
                            <w:t>2023-11-</w:t>
                          </w:r>
                          <w:r w:rsidR="00E8454D">
                            <w:rPr>
                              <w:b/>
                              <w:bCs/>
                              <w:color w:val="FF0000"/>
                              <w:sz w:val="36"/>
                              <w:szCs w:val="36"/>
                            </w:rPr>
                            <w:t>28</w:t>
                          </w:r>
                        </w:p>
                      </w:txbxContent>
                    </v:textbox>
                    <w10:wrap type="square"/>
                  </v:shape>
                </w:pict>
              </mc:Fallback>
            </mc:AlternateContent>
          </w:r>
          <w:r w:rsidR="00E31828">
            <w:br w:type="page"/>
          </w:r>
        </w:p>
      </w:sdtContent>
    </w:sdt>
    <w:p w14:paraId="60D89F86" w14:textId="7C5E35A8" w:rsidR="00584B1C" w:rsidRPr="00584B1C" w:rsidRDefault="00584B1C" w:rsidP="002B3796">
      <w:pPr>
        <w:pStyle w:val="FrontMatterHdr"/>
      </w:pPr>
      <w:r w:rsidRPr="00584B1C">
        <w:lastRenderedPageBreak/>
        <w:t>Abstract</w:t>
      </w:r>
    </w:p>
    <w:p w14:paraId="716CCC0A" w14:textId="77777777" w:rsidR="00584B1C" w:rsidRPr="00584B1C" w:rsidRDefault="00584B1C" w:rsidP="004653D1">
      <w:pPr>
        <w:pStyle w:val="Heading1"/>
      </w:pPr>
      <w:bookmarkStart w:id="0" w:name="_Toc152202411"/>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0D0924DF" w14:textId="48D703D5" w:rsidR="00ED53B0" w:rsidRDefault="0025356E">
          <w:pPr>
            <w:pStyle w:val="TOC1"/>
            <w:tabs>
              <w:tab w:val="right" w:leader="dot" w:pos="9350"/>
            </w:tabs>
            <w:rPr>
              <w:rFonts w:eastAsiaTheme="minorEastAsia"/>
              <w:noProof/>
              <w:kern w:val="2"/>
              <w14:ligatures w14:val="standardContextual"/>
            </w:rPr>
          </w:pPr>
          <w:r>
            <w:fldChar w:fldCharType="begin"/>
          </w:r>
          <w:r>
            <w:instrText xml:space="preserve"> TOC \o "1-3" \h \z \u </w:instrText>
          </w:r>
          <w:r>
            <w:fldChar w:fldCharType="separate"/>
          </w:r>
          <w:hyperlink w:anchor="_Toc152202411" w:history="1">
            <w:r w:rsidR="00ED53B0" w:rsidRPr="003421B1">
              <w:rPr>
                <w:rStyle w:val="Hyperlink"/>
                <w:noProof/>
              </w:rPr>
              <w:t>Executive Summary</w:t>
            </w:r>
            <w:r w:rsidR="00ED53B0">
              <w:rPr>
                <w:noProof/>
                <w:webHidden/>
              </w:rPr>
              <w:tab/>
            </w:r>
            <w:r w:rsidR="00ED53B0">
              <w:rPr>
                <w:noProof/>
                <w:webHidden/>
              </w:rPr>
              <w:fldChar w:fldCharType="begin"/>
            </w:r>
            <w:r w:rsidR="00ED53B0">
              <w:rPr>
                <w:noProof/>
                <w:webHidden/>
              </w:rPr>
              <w:instrText xml:space="preserve"> PAGEREF _Toc152202411 \h </w:instrText>
            </w:r>
            <w:r w:rsidR="00ED53B0">
              <w:rPr>
                <w:noProof/>
                <w:webHidden/>
              </w:rPr>
            </w:r>
            <w:r w:rsidR="00ED53B0">
              <w:rPr>
                <w:noProof/>
                <w:webHidden/>
              </w:rPr>
              <w:fldChar w:fldCharType="separate"/>
            </w:r>
            <w:r w:rsidR="00ED53B0">
              <w:rPr>
                <w:noProof/>
                <w:webHidden/>
              </w:rPr>
              <w:t>1</w:t>
            </w:r>
            <w:r w:rsidR="00ED53B0">
              <w:rPr>
                <w:noProof/>
                <w:webHidden/>
              </w:rPr>
              <w:fldChar w:fldCharType="end"/>
            </w:r>
          </w:hyperlink>
        </w:p>
        <w:p w14:paraId="32D83303" w14:textId="26327C92" w:rsidR="00ED53B0" w:rsidRDefault="00ED53B0">
          <w:pPr>
            <w:pStyle w:val="TOC1"/>
            <w:tabs>
              <w:tab w:val="right" w:leader="dot" w:pos="9350"/>
            </w:tabs>
            <w:rPr>
              <w:rFonts w:eastAsiaTheme="minorEastAsia"/>
              <w:noProof/>
              <w:kern w:val="2"/>
              <w14:ligatures w14:val="standardContextual"/>
            </w:rPr>
          </w:pPr>
          <w:hyperlink w:anchor="_Toc152202412" w:history="1">
            <w:r w:rsidRPr="003421B1">
              <w:rPr>
                <w:rStyle w:val="Hyperlink"/>
                <w:noProof/>
              </w:rPr>
              <w:t>Problem Analysis</w:t>
            </w:r>
            <w:r>
              <w:rPr>
                <w:noProof/>
                <w:webHidden/>
              </w:rPr>
              <w:tab/>
            </w:r>
            <w:r>
              <w:rPr>
                <w:noProof/>
                <w:webHidden/>
              </w:rPr>
              <w:fldChar w:fldCharType="begin"/>
            </w:r>
            <w:r>
              <w:rPr>
                <w:noProof/>
                <w:webHidden/>
              </w:rPr>
              <w:instrText xml:space="preserve"> PAGEREF _Toc152202412 \h </w:instrText>
            </w:r>
            <w:r>
              <w:rPr>
                <w:noProof/>
                <w:webHidden/>
              </w:rPr>
            </w:r>
            <w:r>
              <w:rPr>
                <w:noProof/>
                <w:webHidden/>
              </w:rPr>
              <w:fldChar w:fldCharType="separate"/>
            </w:r>
            <w:r>
              <w:rPr>
                <w:noProof/>
                <w:webHidden/>
              </w:rPr>
              <w:t>3</w:t>
            </w:r>
            <w:r>
              <w:rPr>
                <w:noProof/>
                <w:webHidden/>
              </w:rPr>
              <w:fldChar w:fldCharType="end"/>
            </w:r>
          </w:hyperlink>
        </w:p>
        <w:p w14:paraId="2B29D62E" w14:textId="34B44194" w:rsidR="00ED53B0" w:rsidRDefault="00ED53B0">
          <w:pPr>
            <w:pStyle w:val="TOC2"/>
            <w:tabs>
              <w:tab w:val="right" w:leader="dot" w:pos="9350"/>
            </w:tabs>
            <w:rPr>
              <w:rFonts w:eastAsiaTheme="minorEastAsia"/>
              <w:noProof/>
              <w:kern w:val="2"/>
              <w14:ligatures w14:val="standardContextual"/>
            </w:rPr>
          </w:pPr>
          <w:hyperlink w:anchor="_Toc152202413" w:history="1">
            <w:r w:rsidRPr="003421B1">
              <w:rPr>
                <w:rStyle w:val="Hyperlink"/>
                <w:noProof/>
              </w:rPr>
              <w:t>Overview of problem and its significance</w:t>
            </w:r>
            <w:r>
              <w:rPr>
                <w:noProof/>
                <w:webHidden/>
              </w:rPr>
              <w:tab/>
            </w:r>
            <w:r>
              <w:rPr>
                <w:noProof/>
                <w:webHidden/>
              </w:rPr>
              <w:fldChar w:fldCharType="begin"/>
            </w:r>
            <w:r>
              <w:rPr>
                <w:noProof/>
                <w:webHidden/>
              </w:rPr>
              <w:instrText xml:space="preserve"> PAGEREF _Toc152202413 \h </w:instrText>
            </w:r>
            <w:r>
              <w:rPr>
                <w:noProof/>
                <w:webHidden/>
              </w:rPr>
            </w:r>
            <w:r>
              <w:rPr>
                <w:noProof/>
                <w:webHidden/>
              </w:rPr>
              <w:fldChar w:fldCharType="separate"/>
            </w:r>
            <w:r>
              <w:rPr>
                <w:noProof/>
                <w:webHidden/>
              </w:rPr>
              <w:t>3</w:t>
            </w:r>
            <w:r>
              <w:rPr>
                <w:noProof/>
                <w:webHidden/>
              </w:rPr>
              <w:fldChar w:fldCharType="end"/>
            </w:r>
          </w:hyperlink>
        </w:p>
        <w:p w14:paraId="7F0A5F40" w14:textId="2DABE948" w:rsidR="00ED53B0" w:rsidRDefault="00ED53B0">
          <w:pPr>
            <w:pStyle w:val="TOC2"/>
            <w:tabs>
              <w:tab w:val="right" w:leader="dot" w:pos="9350"/>
            </w:tabs>
            <w:rPr>
              <w:rFonts w:eastAsiaTheme="minorEastAsia"/>
              <w:noProof/>
              <w:kern w:val="2"/>
              <w14:ligatures w14:val="standardContextual"/>
            </w:rPr>
          </w:pPr>
          <w:hyperlink w:anchor="_Toc152202414" w:history="1">
            <w:r w:rsidRPr="003421B1">
              <w:rPr>
                <w:rStyle w:val="Hyperlink"/>
                <w:noProof/>
              </w:rPr>
              <w:t>STEM fundamentals of problem</w:t>
            </w:r>
            <w:r>
              <w:rPr>
                <w:noProof/>
                <w:webHidden/>
              </w:rPr>
              <w:tab/>
            </w:r>
            <w:r>
              <w:rPr>
                <w:noProof/>
                <w:webHidden/>
              </w:rPr>
              <w:fldChar w:fldCharType="begin"/>
            </w:r>
            <w:r>
              <w:rPr>
                <w:noProof/>
                <w:webHidden/>
              </w:rPr>
              <w:instrText xml:space="preserve"> PAGEREF _Toc152202414 \h </w:instrText>
            </w:r>
            <w:r>
              <w:rPr>
                <w:noProof/>
                <w:webHidden/>
              </w:rPr>
            </w:r>
            <w:r>
              <w:rPr>
                <w:noProof/>
                <w:webHidden/>
              </w:rPr>
              <w:fldChar w:fldCharType="separate"/>
            </w:r>
            <w:r>
              <w:rPr>
                <w:noProof/>
                <w:webHidden/>
              </w:rPr>
              <w:t>3</w:t>
            </w:r>
            <w:r>
              <w:rPr>
                <w:noProof/>
                <w:webHidden/>
              </w:rPr>
              <w:fldChar w:fldCharType="end"/>
            </w:r>
          </w:hyperlink>
        </w:p>
        <w:p w14:paraId="4BF51176" w14:textId="4AF8A5F8" w:rsidR="00ED53B0" w:rsidRDefault="00ED53B0">
          <w:pPr>
            <w:pStyle w:val="TOC2"/>
            <w:tabs>
              <w:tab w:val="right" w:leader="dot" w:pos="9350"/>
            </w:tabs>
            <w:rPr>
              <w:rFonts w:eastAsiaTheme="minorEastAsia"/>
              <w:noProof/>
              <w:kern w:val="2"/>
              <w14:ligatures w14:val="standardContextual"/>
            </w:rPr>
          </w:pPr>
          <w:hyperlink w:anchor="_Toc152202415" w:history="1">
            <w:r w:rsidRPr="003421B1">
              <w:rPr>
                <w:rStyle w:val="Hyperlink"/>
                <w:noProof/>
              </w:rPr>
              <w:t>Lessons from prior responses to the problem</w:t>
            </w:r>
            <w:r>
              <w:rPr>
                <w:noProof/>
                <w:webHidden/>
              </w:rPr>
              <w:tab/>
            </w:r>
            <w:r>
              <w:rPr>
                <w:noProof/>
                <w:webHidden/>
              </w:rPr>
              <w:fldChar w:fldCharType="begin"/>
            </w:r>
            <w:r>
              <w:rPr>
                <w:noProof/>
                <w:webHidden/>
              </w:rPr>
              <w:instrText xml:space="preserve"> PAGEREF _Toc152202415 \h </w:instrText>
            </w:r>
            <w:r>
              <w:rPr>
                <w:noProof/>
                <w:webHidden/>
              </w:rPr>
            </w:r>
            <w:r>
              <w:rPr>
                <w:noProof/>
                <w:webHidden/>
              </w:rPr>
              <w:fldChar w:fldCharType="separate"/>
            </w:r>
            <w:r>
              <w:rPr>
                <w:noProof/>
                <w:webHidden/>
              </w:rPr>
              <w:t>3</w:t>
            </w:r>
            <w:r>
              <w:rPr>
                <w:noProof/>
                <w:webHidden/>
              </w:rPr>
              <w:fldChar w:fldCharType="end"/>
            </w:r>
          </w:hyperlink>
        </w:p>
        <w:p w14:paraId="13ABB569" w14:textId="173D27F0" w:rsidR="00ED53B0" w:rsidRDefault="00ED53B0">
          <w:pPr>
            <w:pStyle w:val="TOC2"/>
            <w:tabs>
              <w:tab w:val="right" w:leader="dot" w:pos="9350"/>
            </w:tabs>
            <w:rPr>
              <w:rFonts w:eastAsiaTheme="minorEastAsia"/>
              <w:noProof/>
              <w:kern w:val="2"/>
              <w14:ligatures w14:val="standardContextual"/>
            </w:rPr>
          </w:pPr>
          <w:hyperlink w:anchor="_Toc152202416" w:history="1">
            <w:r w:rsidRPr="003421B1">
              <w:rPr>
                <w:rStyle w:val="Hyperlink"/>
                <w:noProof/>
              </w:rPr>
              <w:t>Project objectives and constraints</w:t>
            </w:r>
            <w:r>
              <w:rPr>
                <w:noProof/>
                <w:webHidden/>
              </w:rPr>
              <w:tab/>
            </w:r>
            <w:r>
              <w:rPr>
                <w:noProof/>
                <w:webHidden/>
              </w:rPr>
              <w:fldChar w:fldCharType="begin"/>
            </w:r>
            <w:r>
              <w:rPr>
                <w:noProof/>
                <w:webHidden/>
              </w:rPr>
              <w:instrText xml:space="preserve"> PAGEREF _Toc152202416 \h </w:instrText>
            </w:r>
            <w:r>
              <w:rPr>
                <w:noProof/>
                <w:webHidden/>
              </w:rPr>
            </w:r>
            <w:r>
              <w:rPr>
                <w:noProof/>
                <w:webHidden/>
              </w:rPr>
              <w:fldChar w:fldCharType="separate"/>
            </w:r>
            <w:r>
              <w:rPr>
                <w:noProof/>
                <w:webHidden/>
              </w:rPr>
              <w:t>4</w:t>
            </w:r>
            <w:r>
              <w:rPr>
                <w:noProof/>
                <w:webHidden/>
              </w:rPr>
              <w:fldChar w:fldCharType="end"/>
            </w:r>
          </w:hyperlink>
        </w:p>
        <w:p w14:paraId="3D5B32F2" w14:textId="1AF5583E" w:rsidR="00ED53B0" w:rsidRDefault="00ED53B0">
          <w:pPr>
            <w:pStyle w:val="TOC1"/>
            <w:tabs>
              <w:tab w:val="right" w:leader="dot" w:pos="9350"/>
            </w:tabs>
            <w:rPr>
              <w:rFonts w:eastAsiaTheme="minorEastAsia"/>
              <w:noProof/>
              <w:kern w:val="2"/>
              <w14:ligatures w14:val="standardContextual"/>
            </w:rPr>
          </w:pPr>
          <w:hyperlink w:anchor="_Toc152202417" w:history="1">
            <w:r w:rsidRPr="003421B1">
              <w:rPr>
                <w:rStyle w:val="Hyperlink"/>
                <w:noProof/>
              </w:rPr>
              <w:t>Candidate Solutions</w:t>
            </w:r>
            <w:r>
              <w:rPr>
                <w:noProof/>
                <w:webHidden/>
              </w:rPr>
              <w:tab/>
            </w:r>
            <w:r>
              <w:rPr>
                <w:noProof/>
                <w:webHidden/>
              </w:rPr>
              <w:fldChar w:fldCharType="begin"/>
            </w:r>
            <w:r>
              <w:rPr>
                <w:noProof/>
                <w:webHidden/>
              </w:rPr>
              <w:instrText xml:space="preserve"> PAGEREF _Toc152202417 \h </w:instrText>
            </w:r>
            <w:r>
              <w:rPr>
                <w:noProof/>
                <w:webHidden/>
              </w:rPr>
            </w:r>
            <w:r>
              <w:rPr>
                <w:noProof/>
                <w:webHidden/>
              </w:rPr>
              <w:fldChar w:fldCharType="separate"/>
            </w:r>
            <w:r>
              <w:rPr>
                <w:noProof/>
                <w:webHidden/>
              </w:rPr>
              <w:t>4</w:t>
            </w:r>
            <w:r>
              <w:rPr>
                <w:noProof/>
                <w:webHidden/>
              </w:rPr>
              <w:fldChar w:fldCharType="end"/>
            </w:r>
          </w:hyperlink>
        </w:p>
        <w:p w14:paraId="6EBE316C" w14:textId="7E25E035" w:rsidR="00ED53B0" w:rsidRDefault="00ED53B0">
          <w:pPr>
            <w:pStyle w:val="TOC2"/>
            <w:tabs>
              <w:tab w:val="right" w:leader="dot" w:pos="9350"/>
            </w:tabs>
            <w:rPr>
              <w:rFonts w:eastAsiaTheme="minorEastAsia"/>
              <w:noProof/>
              <w:kern w:val="2"/>
              <w14:ligatures w14:val="standardContextual"/>
            </w:rPr>
          </w:pPr>
          <w:hyperlink w:anchor="_Toc152202418" w:history="1">
            <w:r w:rsidRPr="003421B1">
              <w:rPr>
                <w:rStyle w:val="Hyperlink"/>
                <w:noProof/>
              </w:rPr>
              <w:t>Scope of solutions considered</w:t>
            </w:r>
            <w:r>
              <w:rPr>
                <w:noProof/>
                <w:webHidden/>
              </w:rPr>
              <w:tab/>
            </w:r>
            <w:r>
              <w:rPr>
                <w:noProof/>
                <w:webHidden/>
              </w:rPr>
              <w:fldChar w:fldCharType="begin"/>
            </w:r>
            <w:r>
              <w:rPr>
                <w:noProof/>
                <w:webHidden/>
              </w:rPr>
              <w:instrText xml:space="preserve"> PAGEREF _Toc152202418 \h </w:instrText>
            </w:r>
            <w:r>
              <w:rPr>
                <w:noProof/>
                <w:webHidden/>
              </w:rPr>
            </w:r>
            <w:r>
              <w:rPr>
                <w:noProof/>
                <w:webHidden/>
              </w:rPr>
              <w:fldChar w:fldCharType="separate"/>
            </w:r>
            <w:r>
              <w:rPr>
                <w:noProof/>
                <w:webHidden/>
              </w:rPr>
              <w:t>5</w:t>
            </w:r>
            <w:r>
              <w:rPr>
                <w:noProof/>
                <w:webHidden/>
              </w:rPr>
              <w:fldChar w:fldCharType="end"/>
            </w:r>
          </w:hyperlink>
        </w:p>
        <w:p w14:paraId="117AEF54" w14:textId="6037F831" w:rsidR="00ED53B0" w:rsidRDefault="00ED53B0">
          <w:pPr>
            <w:pStyle w:val="TOC2"/>
            <w:tabs>
              <w:tab w:val="right" w:leader="dot" w:pos="9350"/>
            </w:tabs>
            <w:rPr>
              <w:rFonts w:eastAsiaTheme="minorEastAsia"/>
              <w:noProof/>
              <w:kern w:val="2"/>
              <w14:ligatures w14:val="standardContextual"/>
            </w:rPr>
          </w:pPr>
          <w:hyperlink w:anchor="_Toc152202419" w:history="1">
            <w:r w:rsidRPr="003421B1">
              <w:rPr>
                <w:rStyle w:val="Hyperlink"/>
                <w:noProof/>
              </w:rPr>
              <w:t>Explanation of candidate solutions</w:t>
            </w:r>
            <w:r>
              <w:rPr>
                <w:noProof/>
                <w:webHidden/>
              </w:rPr>
              <w:tab/>
            </w:r>
            <w:r>
              <w:rPr>
                <w:noProof/>
                <w:webHidden/>
              </w:rPr>
              <w:fldChar w:fldCharType="begin"/>
            </w:r>
            <w:r>
              <w:rPr>
                <w:noProof/>
                <w:webHidden/>
              </w:rPr>
              <w:instrText xml:space="preserve"> PAGEREF _Toc152202419 \h </w:instrText>
            </w:r>
            <w:r>
              <w:rPr>
                <w:noProof/>
                <w:webHidden/>
              </w:rPr>
            </w:r>
            <w:r>
              <w:rPr>
                <w:noProof/>
                <w:webHidden/>
              </w:rPr>
              <w:fldChar w:fldCharType="separate"/>
            </w:r>
            <w:r>
              <w:rPr>
                <w:noProof/>
                <w:webHidden/>
              </w:rPr>
              <w:t>5</w:t>
            </w:r>
            <w:r>
              <w:rPr>
                <w:noProof/>
                <w:webHidden/>
              </w:rPr>
              <w:fldChar w:fldCharType="end"/>
            </w:r>
          </w:hyperlink>
        </w:p>
        <w:p w14:paraId="343C1CFE" w14:textId="7471F994" w:rsidR="00ED53B0" w:rsidRDefault="00ED53B0">
          <w:pPr>
            <w:pStyle w:val="TOC3"/>
            <w:tabs>
              <w:tab w:val="right" w:leader="dot" w:pos="9350"/>
            </w:tabs>
            <w:rPr>
              <w:rFonts w:eastAsiaTheme="minorEastAsia"/>
              <w:noProof/>
              <w:kern w:val="2"/>
              <w14:ligatures w14:val="standardContextual"/>
            </w:rPr>
          </w:pPr>
          <w:hyperlink w:anchor="_Toc152202420" w:history="1">
            <w:r w:rsidRPr="003421B1">
              <w:rPr>
                <w:rStyle w:val="Hyperlink"/>
                <w:noProof/>
              </w:rPr>
              <w:t>Electro-hydraulic system</w:t>
            </w:r>
            <w:r>
              <w:rPr>
                <w:noProof/>
                <w:webHidden/>
              </w:rPr>
              <w:tab/>
            </w:r>
            <w:r>
              <w:rPr>
                <w:noProof/>
                <w:webHidden/>
              </w:rPr>
              <w:fldChar w:fldCharType="begin"/>
            </w:r>
            <w:r>
              <w:rPr>
                <w:noProof/>
                <w:webHidden/>
              </w:rPr>
              <w:instrText xml:space="preserve"> PAGEREF _Toc152202420 \h </w:instrText>
            </w:r>
            <w:r>
              <w:rPr>
                <w:noProof/>
                <w:webHidden/>
              </w:rPr>
            </w:r>
            <w:r>
              <w:rPr>
                <w:noProof/>
                <w:webHidden/>
              </w:rPr>
              <w:fldChar w:fldCharType="separate"/>
            </w:r>
            <w:r>
              <w:rPr>
                <w:noProof/>
                <w:webHidden/>
              </w:rPr>
              <w:t>5</w:t>
            </w:r>
            <w:r>
              <w:rPr>
                <w:noProof/>
                <w:webHidden/>
              </w:rPr>
              <w:fldChar w:fldCharType="end"/>
            </w:r>
          </w:hyperlink>
        </w:p>
        <w:p w14:paraId="01310DF3" w14:textId="7A42573C" w:rsidR="00ED53B0" w:rsidRDefault="00ED53B0">
          <w:pPr>
            <w:pStyle w:val="TOC3"/>
            <w:tabs>
              <w:tab w:val="right" w:leader="dot" w:pos="9350"/>
            </w:tabs>
            <w:rPr>
              <w:rFonts w:eastAsiaTheme="minorEastAsia"/>
              <w:noProof/>
              <w:kern w:val="2"/>
              <w14:ligatures w14:val="standardContextual"/>
            </w:rPr>
          </w:pPr>
          <w:hyperlink w:anchor="_Toc152202421" w:history="1">
            <w:r w:rsidRPr="003421B1">
              <w:rPr>
                <w:rStyle w:val="Hyperlink"/>
                <w:noProof/>
              </w:rPr>
              <w:t>Electro-mechanical system</w:t>
            </w:r>
            <w:r>
              <w:rPr>
                <w:noProof/>
                <w:webHidden/>
              </w:rPr>
              <w:tab/>
            </w:r>
            <w:r>
              <w:rPr>
                <w:noProof/>
                <w:webHidden/>
              </w:rPr>
              <w:fldChar w:fldCharType="begin"/>
            </w:r>
            <w:r>
              <w:rPr>
                <w:noProof/>
                <w:webHidden/>
              </w:rPr>
              <w:instrText xml:space="preserve"> PAGEREF _Toc152202421 \h </w:instrText>
            </w:r>
            <w:r>
              <w:rPr>
                <w:noProof/>
                <w:webHidden/>
              </w:rPr>
            </w:r>
            <w:r>
              <w:rPr>
                <w:noProof/>
                <w:webHidden/>
              </w:rPr>
              <w:fldChar w:fldCharType="separate"/>
            </w:r>
            <w:r>
              <w:rPr>
                <w:noProof/>
                <w:webHidden/>
              </w:rPr>
              <w:t>5</w:t>
            </w:r>
            <w:r>
              <w:rPr>
                <w:noProof/>
                <w:webHidden/>
              </w:rPr>
              <w:fldChar w:fldCharType="end"/>
            </w:r>
          </w:hyperlink>
        </w:p>
        <w:p w14:paraId="51F0D64E" w14:textId="54D75CE5" w:rsidR="00ED53B0" w:rsidRDefault="00ED53B0">
          <w:pPr>
            <w:pStyle w:val="TOC3"/>
            <w:tabs>
              <w:tab w:val="right" w:leader="dot" w:pos="9350"/>
            </w:tabs>
            <w:rPr>
              <w:rFonts w:eastAsiaTheme="minorEastAsia"/>
              <w:noProof/>
              <w:kern w:val="2"/>
              <w14:ligatures w14:val="standardContextual"/>
            </w:rPr>
          </w:pPr>
          <w:hyperlink w:anchor="_Toc152202422" w:history="1">
            <w:r w:rsidRPr="003421B1">
              <w:rPr>
                <w:rStyle w:val="Hyperlink"/>
                <w:noProof/>
              </w:rPr>
              <w:t>Electro-pneumatic system</w:t>
            </w:r>
            <w:r>
              <w:rPr>
                <w:noProof/>
                <w:webHidden/>
              </w:rPr>
              <w:tab/>
            </w:r>
            <w:r>
              <w:rPr>
                <w:noProof/>
                <w:webHidden/>
              </w:rPr>
              <w:fldChar w:fldCharType="begin"/>
            </w:r>
            <w:r>
              <w:rPr>
                <w:noProof/>
                <w:webHidden/>
              </w:rPr>
              <w:instrText xml:space="preserve"> PAGEREF _Toc152202422 \h </w:instrText>
            </w:r>
            <w:r>
              <w:rPr>
                <w:noProof/>
                <w:webHidden/>
              </w:rPr>
            </w:r>
            <w:r>
              <w:rPr>
                <w:noProof/>
                <w:webHidden/>
              </w:rPr>
              <w:fldChar w:fldCharType="separate"/>
            </w:r>
            <w:r>
              <w:rPr>
                <w:noProof/>
                <w:webHidden/>
              </w:rPr>
              <w:t>5</w:t>
            </w:r>
            <w:r>
              <w:rPr>
                <w:noProof/>
                <w:webHidden/>
              </w:rPr>
              <w:fldChar w:fldCharType="end"/>
            </w:r>
          </w:hyperlink>
        </w:p>
        <w:p w14:paraId="1F5A3C91" w14:textId="734CC8EA" w:rsidR="00ED53B0" w:rsidRDefault="00ED53B0">
          <w:pPr>
            <w:pStyle w:val="TOC2"/>
            <w:tabs>
              <w:tab w:val="right" w:leader="dot" w:pos="9350"/>
            </w:tabs>
            <w:rPr>
              <w:rFonts w:eastAsiaTheme="minorEastAsia"/>
              <w:noProof/>
              <w:kern w:val="2"/>
              <w14:ligatures w14:val="standardContextual"/>
            </w:rPr>
          </w:pPr>
          <w:hyperlink w:anchor="_Toc152202423" w:history="1">
            <w:r w:rsidRPr="003421B1">
              <w:rPr>
                <w:rStyle w:val="Hyperlink"/>
                <w:noProof/>
              </w:rPr>
              <w:t>Comparative assessment of candidate solutions</w:t>
            </w:r>
            <w:r>
              <w:rPr>
                <w:noProof/>
                <w:webHidden/>
              </w:rPr>
              <w:tab/>
            </w:r>
            <w:r>
              <w:rPr>
                <w:noProof/>
                <w:webHidden/>
              </w:rPr>
              <w:fldChar w:fldCharType="begin"/>
            </w:r>
            <w:r>
              <w:rPr>
                <w:noProof/>
                <w:webHidden/>
              </w:rPr>
              <w:instrText xml:space="preserve"> PAGEREF _Toc152202423 \h </w:instrText>
            </w:r>
            <w:r>
              <w:rPr>
                <w:noProof/>
                <w:webHidden/>
              </w:rPr>
            </w:r>
            <w:r>
              <w:rPr>
                <w:noProof/>
                <w:webHidden/>
              </w:rPr>
              <w:fldChar w:fldCharType="separate"/>
            </w:r>
            <w:r>
              <w:rPr>
                <w:noProof/>
                <w:webHidden/>
              </w:rPr>
              <w:t>5</w:t>
            </w:r>
            <w:r>
              <w:rPr>
                <w:noProof/>
                <w:webHidden/>
              </w:rPr>
              <w:fldChar w:fldCharType="end"/>
            </w:r>
          </w:hyperlink>
        </w:p>
        <w:p w14:paraId="63D23787" w14:textId="7C481AF7" w:rsidR="00ED53B0" w:rsidRDefault="00ED53B0">
          <w:pPr>
            <w:pStyle w:val="TOC1"/>
            <w:tabs>
              <w:tab w:val="right" w:leader="dot" w:pos="9350"/>
            </w:tabs>
            <w:rPr>
              <w:rFonts w:eastAsiaTheme="minorEastAsia"/>
              <w:noProof/>
              <w:kern w:val="2"/>
              <w14:ligatures w14:val="standardContextual"/>
            </w:rPr>
          </w:pPr>
          <w:hyperlink w:anchor="_Toc152202424" w:history="1">
            <w:r w:rsidRPr="003421B1">
              <w:rPr>
                <w:rStyle w:val="Hyperlink"/>
                <w:noProof/>
              </w:rPr>
              <w:t>Project Recommendations</w:t>
            </w:r>
            <w:r>
              <w:rPr>
                <w:noProof/>
                <w:webHidden/>
              </w:rPr>
              <w:tab/>
            </w:r>
            <w:r>
              <w:rPr>
                <w:noProof/>
                <w:webHidden/>
              </w:rPr>
              <w:fldChar w:fldCharType="begin"/>
            </w:r>
            <w:r>
              <w:rPr>
                <w:noProof/>
                <w:webHidden/>
              </w:rPr>
              <w:instrText xml:space="preserve"> PAGEREF _Toc152202424 \h </w:instrText>
            </w:r>
            <w:r>
              <w:rPr>
                <w:noProof/>
                <w:webHidden/>
              </w:rPr>
            </w:r>
            <w:r>
              <w:rPr>
                <w:noProof/>
                <w:webHidden/>
              </w:rPr>
              <w:fldChar w:fldCharType="separate"/>
            </w:r>
            <w:r>
              <w:rPr>
                <w:noProof/>
                <w:webHidden/>
              </w:rPr>
              <w:t>7</w:t>
            </w:r>
            <w:r>
              <w:rPr>
                <w:noProof/>
                <w:webHidden/>
              </w:rPr>
              <w:fldChar w:fldCharType="end"/>
            </w:r>
          </w:hyperlink>
        </w:p>
        <w:p w14:paraId="12A9205F" w14:textId="6EE742F0" w:rsidR="00ED53B0" w:rsidRDefault="00ED53B0">
          <w:pPr>
            <w:pStyle w:val="TOC2"/>
            <w:tabs>
              <w:tab w:val="right" w:leader="dot" w:pos="9350"/>
            </w:tabs>
            <w:rPr>
              <w:rFonts w:eastAsiaTheme="minorEastAsia"/>
              <w:noProof/>
              <w:kern w:val="2"/>
              <w14:ligatures w14:val="standardContextual"/>
            </w:rPr>
          </w:pPr>
          <w:hyperlink w:anchor="_Toc152202425" w:history="1">
            <w:r w:rsidRPr="003421B1">
              <w:rPr>
                <w:rStyle w:val="Hyperlink"/>
                <w:noProof/>
              </w:rPr>
              <w:t>Proposed solution</w:t>
            </w:r>
            <w:r>
              <w:rPr>
                <w:noProof/>
                <w:webHidden/>
              </w:rPr>
              <w:tab/>
            </w:r>
            <w:r>
              <w:rPr>
                <w:noProof/>
                <w:webHidden/>
              </w:rPr>
              <w:fldChar w:fldCharType="begin"/>
            </w:r>
            <w:r>
              <w:rPr>
                <w:noProof/>
                <w:webHidden/>
              </w:rPr>
              <w:instrText xml:space="preserve"> PAGEREF _Toc152202425 \h </w:instrText>
            </w:r>
            <w:r>
              <w:rPr>
                <w:noProof/>
                <w:webHidden/>
              </w:rPr>
            </w:r>
            <w:r>
              <w:rPr>
                <w:noProof/>
                <w:webHidden/>
              </w:rPr>
              <w:fldChar w:fldCharType="separate"/>
            </w:r>
            <w:r>
              <w:rPr>
                <w:noProof/>
                <w:webHidden/>
              </w:rPr>
              <w:t>7</w:t>
            </w:r>
            <w:r>
              <w:rPr>
                <w:noProof/>
                <w:webHidden/>
              </w:rPr>
              <w:fldChar w:fldCharType="end"/>
            </w:r>
          </w:hyperlink>
        </w:p>
        <w:p w14:paraId="7D4B8651" w14:textId="5AAE7787" w:rsidR="00ED53B0" w:rsidRDefault="00ED53B0">
          <w:pPr>
            <w:pStyle w:val="TOC2"/>
            <w:tabs>
              <w:tab w:val="right" w:leader="dot" w:pos="9350"/>
            </w:tabs>
            <w:rPr>
              <w:rFonts w:eastAsiaTheme="minorEastAsia"/>
              <w:noProof/>
              <w:kern w:val="2"/>
              <w14:ligatures w14:val="standardContextual"/>
            </w:rPr>
          </w:pPr>
          <w:hyperlink w:anchor="_Toc152202426" w:history="1">
            <w:r w:rsidRPr="003421B1">
              <w:rPr>
                <w:rStyle w:val="Hyperlink"/>
                <w:noProof/>
              </w:rPr>
              <w:t>Design and implementation challenges</w:t>
            </w:r>
            <w:r>
              <w:rPr>
                <w:noProof/>
                <w:webHidden/>
              </w:rPr>
              <w:tab/>
            </w:r>
            <w:r>
              <w:rPr>
                <w:noProof/>
                <w:webHidden/>
              </w:rPr>
              <w:fldChar w:fldCharType="begin"/>
            </w:r>
            <w:r>
              <w:rPr>
                <w:noProof/>
                <w:webHidden/>
              </w:rPr>
              <w:instrText xml:space="preserve"> PAGEREF _Toc152202426 \h </w:instrText>
            </w:r>
            <w:r>
              <w:rPr>
                <w:noProof/>
                <w:webHidden/>
              </w:rPr>
            </w:r>
            <w:r>
              <w:rPr>
                <w:noProof/>
                <w:webHidden/>
              </w:rPr>
              <w:fldChar w:fldCharType="separate"/>
            </w:r>
            <w:r>
              <w:rPr>
                <w:noProof/>
                <w:webHidden/>
              </w:rPr>
              <w:t>7</w:t>
            </w:r>
            <w:r>
              <w:rPr>
                <w:noProof/>
                <w:webHidden/>
              </w:rPr>
              <w:fldChar w:fldCharType="end"/>
            </w:r>
          </w:hyperlink>
        </w:p>
        <w:p w14:paraId="556CDF44" w14:textId="42C595FB" w:rsidR="00ED53B0" w:rsidRDefault="00ED53B0">
          <w:pPr>
            <w:pStyle w:val="TOC2"/>
            <w:tabs>
              <w:tab w:val="right" w:leader="dot" w:pos="9350"/>
            </w:tabs>
            <w:rPr>
              <w:rFonts w:eastAsiaTheme="minorEastAsia"/>
              <w:noProof/>
              <w:kern w:val="2"/>
              <w14:ligatures w14:val="standardContextual"/>
            </w:rPr>
          </w:pPr>
          <w:hyperlink w:anchor="_Toc152202427" w:history="1">
            <w:r w:rsidRPr="003421B1">
              <w:rPr>
                <w:rStyle w:val="Hyperlink"/>
                <w:noProof/>
              </w:rPr>
              <w:t>Anticipated project outcomes and impacts</w:t>
            </w:r>
            <w:r>
              <w:rPr>
                <w:noProof/>
                <w:webHidden/>
              </w:rPr>
              <w:tab/>
            </w:r>
            <w:r>
              <w:rPr>
                <w:noProof/>
                <w:webHidden/>
              </w:rPr>
              <w:fldChar w:fldCharType="begin"/>
            </w:r>
            <w:r>
              <w:rPr>
                <w:noProof/>
                <w:webHidden/>
              </w:rPr>
              <w:instrText xml:space="preserve"> PAGEREF _Toc152202427 \h </w:instrText>
            </w:r>
            <w:r>
              <w:rPr>
                <w:noProof/>
                <w:webHidden/>
              </w:rPr>
            </w:r>
            <w:r>
              <w:rPr>
                <w:noProof/>
                <w:webHidden/>
              </w:rPr>
              <w:fldChar w:fldCharType="separate"/>
            </w:r>
            <w:r>
              <w:rPr>
                <w:noProof/>
                <w:webHidden/>
              </w:rPr>
              <w:t>7</w:t>
            </w:r>
            <w:r>
              <w:rPr>
                <w:noProof/>
                <w:webHidden/>
              </w:rPr>
              <w:fldChar w:fldCharType="end"/>
            </w:r>
          </w:hyperlink>
        </w:p>
        <w:p w14:paraId="4CBE07B3" w14:textId="4963C3D1" w:rsidR="00ED53B0" w:rsidRDefault="00ED53B0">
          <w:pPr>
            <w:pStyle w:val="TOC1"/>
            <w:tabs>
              <w:tab w:val="right" w:leader="dot" w:pos="9350"/>
            </w:tabs>
            <w:rPr>
              <w:rFonts w:eastAsiaTheme="minorEastAsia"/>
              <w:noProof/>
              <w:kern w:val="2"/>
              <w14:ligatures w14:val="standardContextual"/>
            </w:rPr>
          </w:pPr>
          <w:hyperlink w:anchor="_Toc152202428" w:history="1">
            <w:r w:rsidRPr="003421B1">
              <w:rPr>
                <w:rStyle w:val="Hyperlink"/>
                <w:noProof/>
              </w:rPr>
              <w:t>Glossary</w:t>
            </w:r>
            <w:r>
              <w:rPr>
                <w:noProof/>
                <w:webHidden/>
              </w:rPr>
              <w:tab/>
            </w:r>
            <w:r>
              <w:rPr>
                <w:noProof/>
                <w:webHidden/>
              </w:rPr>
              <w:fldChar w:fldCharType="begin"/>
            </w:r>
            <w:r>
              <w:rPr>
                <w:noProof/>
                <w:webHidden/>
              </w:rPr>
              <w:instrText xml:space="preserve"> PAGEREF _Toc152202428 \h </w:instrText>
            </w:r>
            <w:r>
              <w:rPr>
                <w:noProof/>
                <w:webHidden/>
              </w:rPr>
            </w:r>
            <w:r>
              <w:rPr>
                <w:noProof/>
                <w:webHidden/>
              </w:rPr>
              <w:fldChar w:fldCharType="separate"/>
            </w:r>
            <w:r>
              <w:rPr>
                <w:noProof/>
                <w:webHidden/>
              </w:rPr>
              <w:t>8</w:t>
            </w:r>
            <w:r>
              <w:rPr>
                <w:noProof/>
                <w:webHidden/>
              </w:rPr>
              <w:fldChar w:fldCharType="end"/>
            </w:r>
          </w:hyperlink>
        </w:p>
        <w:p w14:paraId="313A2942" w14:textId="5F2734E4" w:rsidR="00ED53B0" w:rsidRDefault="00ED53B0">
          <w:pPr>
            <w:pStyle w:val="TOC1"/>
            <w:tabs>
              <w:tab w:val="right" w:leader="dot" w:pos="9350"/>
            </w:tabs>
            <w:rPr>
              <w:rFonts w:eastAsiaTheme="minorEastAsia"/>
              <w:noProof/>
              <w:kern w:val="2"/>
              <w14:ligatures w14:val="standardContextual"/>
            </w:rPr>
          </w:pPr>
          <w:hyperlink w:anchor="_Toc152202429" w:history="1">
            <w:r w:rsidRPr="003421B1">
              <w:rPr>
                <w:rStyle w:val="Hyperlink"/>
                <w:noProof/>
              </w:rPr>
              <w:t>References</w:t>
            </w:r>
            <w:r>
              <w:rPr>
                <w:noProof/>
                <w:webHidden/>
              </w:rPr>
              <w:tab/>
            </w:r>
            <w:r>
              <w:rPr>
                <w:noProof/>
                <w:webHidden/>
              </w:rPr>
              <w:fldChar w:fldCharType="begin"/>
            </w:r>
            <w:r>
              <w:rPr>
                <w:noProof/>
                <w:webHidden/>
              </w:rPr>
              <w:instrText xml:space="preserve"> PAGEREF _Toc152202429 \h </w:instrText>
            </w:r>
            <w:r>
              <w:rPr>
                <w:noProof/>
                <w:webHidden/>
              </w:rPr>
            </w:r>
            <w:r>
              <w:rPr>
                <w:noProof/>
                <w:webHidden/>
              </w:rPr>
              <w:fldChar w:fldCharType="separate"/>
            </w:r>
            <w:r>
              <w:rPr>
                <w:noProof/>
                <w:webHidden/>
              </w:rPr>
              <w:t>9</w:t>
            </w:r>
            <w:r>
              <w:rPr>
                <w:noProof/>
                <w:webHidden/>
              </w:rPr>
              <w:fldChar w:fldCharType="end"/>
            </w:r>
          </w:hyperlink>
        </w:p>
        <w:p w14:paraId="0CC801C1" w14:textId="1F4D8A8B"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D7EF961" w14:textId="634D2558" w:rsidR="00457F45" w:rsidRDefault="00457F45">
      <w:pPr>
        <w:pStyle w:val="TableofFigures"/>
        <w:tabs>
          <w:tab w:val="right" w:leader="dot" w:pos="9350"/>
        </w:tabs>
        <w:rPr>
          <w:noProof/>
        </w:rPr>
      </w:pPr>
      <w:r>
        <w:fldChar w:fldCharType="begin"/>
      </w:r>
      <w:r>
        <w:instrText xml:space="preserve"> TOC \h \z \c "Figure" </w:instrText>
      </w:r>
      <w:r>
        <w:fldChar w:fldCharType="separate"/>
      </w:r>
      <w:hyperlink w:anchor="_Toc94295766" w:history="1">
        <w:r w:rsidRPr="00660FDA">
          <w:rPr>
            <w:rStyle w:val="Hyperlink"/>
            <w:noProof/>
          </w:rPr>
          <w:t>Figure 1. Ayrton Senna racing for McLaren</w:t>
        </w:r>
        <w:r>
          <w:rPr>
            <w:noProof/>
            <w:webHidden/>
          </w:rPr>
          <w:tab/>
        </w:r>
        <w:r>
          <w:rPr>
            <w:noProof/>
            <w:webHidden/>
          </w:rPr>
          <w:fldChar w:fldCharType="begin"/>
        </w:r>
        <w:r>
          <w:rPr>
            <w:noProof/>
            <w:webHidden/>
          </w:rPr>
          <w:instrText xml:space="preserve"> PAGEREF _Toc94295766 \h </w:instrText>
        </w:r>
        <w:r>
          <w:rPr>
            <w:noProof/>
            <w:webHidden/>
          </w:rPr>
        </w:r>
        <w:r>
          <w:rPr>
            <w:noProof/>
            <w:webHidden/>
          </w:rPr>
          <w:fldChar w:fldCharType="separate"/>
        </w:r>
        <w:r>
          <w:rPr>
            <w:noProof/>
            <w:webHidden/>
          </w:rPr>
          <w:t>6</w:t>
        </w:r>
        <w:r>
          <w:rPr>
            <w:noProof/>
            <w:webHidden/>
          </w:rPr>
          <w:fldChar w:fldCharType="end"/>
        </w:r>
      </w:hyperlink>
    </w:p>
    <w:p w14:paraId="06DAC96F" w14:textId="0B320676"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2267D199" w14:textId="5CD7B156" w:rsidR="00C50CC2" w:rsidRDefault="00A71C7A">
      <w:pPr>
        <w:pStyle w:val="TableofFigures"/>
        <w:tabs>
          <w:tab w:val="right" w:leader="dot" w:pos="9350"/>
        </w:tabs>
        <w:rPr>
          <w:rFonts w:eastAsiaTheme="minorEastAsia"/>
          <w:noProof/>
          <w:kern w:val="2"/>
          <w14:ligatures w14:val="standardContextual"/>
        </w:rPr>
      </w:pPr>
      <w:r>
        <w:fldChar w:fldCharType="begin"/>
      </w:r>
      <w:r>
        <w:instrText xml:space="preserve"> TOC \h \z \c "Table" </w:instrText>
      </w:r>
      <w:r>
        <w:fldChar w:fldCharType="separate"/>
      </w:r>
      <w:hyperlink w:anchor="_Toc152202499" w:history="1">
        <w:r w:rsidR="00C50CC2" w:rsidRPr="00B51A80">
          <w:rPr>
            <w:rStyle w:val="Hyperlink"/>
            <w:noProof/>
          </w:rPr>
          <w:t>Table 1 - Comparison of Candidate Solutions</w:t>
        </w:r>
        <w:r w:rsidR="00C50CC2">
          <w:rPr>
            <w:noProof/>
            <w:webHidden/>
          </w:rPr>
          <w:tab/>
        </w:r>
        <w:r w:rsidR="00C50CC2">
          <w:rPr>
            <w:noProof/>
            <w:webHidden/>
          </w:rPr>
          <w:fldChar w:fldCharType="begin"/>
        </w:r>
        <w:r w:rsidR="00C50CC2">
          <w:rPr>
            <w:noProof/>
            <w:webHidden/>
          </w:rPr>
          <w:instrText xml:space="preserve"> PAGEREF _Toc152202499 \h </w:instrText>
        </w:r>
        <w:r w:rsidR="00C50CC2">
          <w:rPr>
            <w:noProof/>
            <w:webHidden/>
          </w:rPr>
        </w:r>
        <w:r w:rsidR="00C50CC2">
          <w:rPr>
            <w:noProof/>
            <w:webHidden/>
          </w:rPr>
          <w:fldChar w:fldCharType="separate"/>
        </w:r>
        <w:r w:rsidR="00C50CC2">
          <w:rPr>
            <w:noProof/>
            <w:webHidden/>
          </w:rPr>
          <w:t>5</w:t>
        </w:r>
        <w:r w:rsidR="00C50CC2">
          <w:rPr>
            <w:noProof/>
            <w:webHidden/>
          </w:rPr>
          <w:fldChar w:fldCharType="end"/>
        </w:r>
      </w:hyperlink>
    </w:p>
    <w:p w14:paraId="589F41E3" w14:textId="03E0A6B7"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152202412"/>
      <w:r>
        <w:lastRenderedPageBreak/>
        <w:t>Problem Analysis</w:t>
      </w:r>
      <w:bookmarkEnd w:id="1"/>
    </w:p>
    <w:p w14:paraId="2A6EE7E8" w14:textId="77777777" w:rsidR="00584B1C" w:rsidRPr="00584B1C" w:rsidRDefault="31AB8FB0" w:rsidP="006C39FA">
      <w:pPr>
        <w:pStyle w:val="Heading2"/>
      </w:pPr>
      <w:bookmarkStart w:id="2" w:name="_Toc152202413"/>
      <w:r w:rsidRPr="009D205E">
        <w:t>Overview</w:t>
      </w:r>
      <w:r>
        <w:t xml:space="preserve"> of problem and its significance</w:t>
      </w:r>
      <w:bookmarkEnd w:id="2"/>
    </w:p>
    <w:p w14:paraId="413E0529" w14:textId="5D478B9D" w:rsidR="003D2BBD" w:rsidRDefault="00137EF6" w:rsidP="4D7351AA">
      <w:r>
        <w:t>In motorsports, having an effective setup package is critical to being competitive. Suspension setup, in particular, is hypersensitive to specific drivers and tracks. With limited track testing time, racing teams must start optimizing setup packages earlier than competitors outside of the racetrack. One method of analyzing suspension parameters is using a shaker rig, which is a testing apparatus comprised of mechanical actuators that oscillate the vehicle’s wheels and chassis to simulate driving conditions.</w:t>
      </w:r>
    </w:p>
    <w:p w14:paraId="1C2597E1" w14:textId="07E7435A" w:rsidR="00200F70" w:rsidRDefault="00200F70" w:rsidP="4D7351AA">
      <w:r>
        <w:t xml:space="preserve">According to some articles focused on miscellaneous use shaker rigs, having the rigs vibrate as precise and accurately as desired can pose a challenge. There are various types of components available to use as source of oscillations, but each has a potential problem. </w:t>
      </w:r>
    </w:p>
    <w:p w14:paraId="7BC3751C" w14:textId="77777777" w:rsidR="00584B1C" w:rsidRDefault="31AB8FB0" w:rsidP="006C39FA">
      <w:pPr>
        <w:pStyle w:val="Heading2"/>
      </w:pPr>
      <w:bookmarkStart w:id="3" w:name="_Toc152202414"/>
      <w:r>
        <w:t>STEM fundamentals of problem</w:t>
      </w:r>
      <w:bookmarkEnd w:id="3"/>
    </w:p>
    <w:p w14:paraId="206A6804" w14:textId="7A4FA4F4" w:rsidR="00200F70" w:rsidRDefault="00426886" w:rsidP="00426886">
      <w:r>
        <w:t>Shaker rigs work by suspending by its tires and chassis and moving them in specified directions to simulat</w:t>
      </w:r>
      <w:r w:rsidR="002D1348">
        <w:t>e</w:t>
      </w:r>
      <w:r>
        <w:t xml:space="preserve"> the forces and motions encountered on a racetrack. Shaker rigs interact with the actual vehicle that is being tested which means the functionality of each component must be understood. To characterize the forces and motions outputted by the rig, sensors are fitted to a car and driven around a track</w:t>
      </w:r>
      <w:r w:rsidR="00E7183E">
        <w:t xml:space="preserve"> </w:t>
      </w:r>
      <w:r w:rsidR="00E7183E">
        <w:fldChar w:fldCharType="begin"/>
      </w:r>
      <w:r w:rsidR="00E7183E">
        <w:instrText xml:space="preserve"> ADDIN ZOTERO_ITEM CSL_CITATION {"citationID":"hzim0FDp","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t xml:space="preserve">. The data collected while driving is then </w:t>
      </w:r>
      <w:r w:rsidR="00200F70">
        <w:t>processed into</w:t>
      </w:r>
      <w:r>
        <w:t xml:space="preserve"> a “drive file”, which is </w:t>
      </w:r>
      <w:r w:rsidR="00200F70">
        <w:t>how the computer tells the shaker rig how to move</w:t>
      </w:r>
      <w:r w:rsidR="00E7183E">
        <w:t xml:space="preserve"> </w:t>
      </w:r>
      <w:r w:rsidR="00E7183E">
        <w:fldChar w:fldCharType="begin"/>
      </w:r>
      <w:r w:rsidR="00E7183E">
        <w:instrText xml:space="preserve"> ADDIN ZOTERO_ITEM CSL_CITATION {"citationID":"GHqgcZIR","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rsidR="00200F70">
        <w:t xml:space="preserve">. The shaker rig controls the motion of each part of the vehicle with a linear actuator. </w:t>
      </w:r>
    </w:p>
    <w:p w14:paraId="0FCCEB8A" w14:textId="653B5717" w:rsidR="00426886" w:rsidRDefault="00200F70" w:rsidP="00426886">
      <w:r>
        <w:t>The linear actuator works by</w:t>
      </w:r>
      <w:r w:rsidR="00137EF6">
        <w:t xml:space="preserve">… </w:t>
      </w:r>
    </w:p>
    <w:p w14:paraId="05EAFA3F" w14:textId="3E2B474C" w:rsidR="00200F70" w:rsidRDefault="00200F70" w:rsidP="00426886">
      <w:r>
        <w:t>How do I explain fundamentals about different types of actuators that might not be used right now?</w:t>
      </w:r>
    </w:p>
    <w:p w14:paraId="47829F68" w14:textId="55D3FABD" w:rsidR="00200F70" w:rsidRPr="00426886" w:rsidRDefault="00200F70" w:rsidP="00426886">
      <w:r>
        <w:t>Should I explain vehicle components?</w:t>
      </w:r>
    </w:p>
    <w:p w14:paraId="1470BE77" w14:textId="77777777" w:rsidR="00584B1C" w:rsidRPr="006C39FA" w:rsidRDefault="00584B1C" w:rsidP="006C39FA">
      <w:pPr>
        <w:pStyle w:val="Heading2"/>
      </w:pPr>
      <w:bookmarkStart w:id="4" w:name="_Toc152202415"/>
      <w:r w:rsidRPr="006C39FA">
        <w:t>Lessons from prior responses to the problem</w:t>
      </w:r>
      <w:bookmarkEnd w:id="4"/>
    </w:p>
    <w:p w14:paraId="27FE0843" w14:textId="38BEBAAC" w:rsidR="002E642F" w:rsidRDefault="00AC5119" w:rsidP="002D1348">
      <w:r>
        <w:t>The earliest shaker rigs used 4 vertical posts. [What type of actuators]. According to Dodds and Plummer in their paper titled, ”</w:t>
      </w:r>
      <w:r w:rsidRPr="00AC5119">
        <w:t xml:space="preserve"> Laboratory Road Simulation for Full Vehicle Testing</w:t>
      </w:r>
      <w:r>
        <w:t>”</w:t>
      </w:r>
      <w:r w:rsidR="00E7183E">
        <w:t xml:space="preserve"> </w:t>
      </w:r>
      <w:r w:rsidR="00E7183E">
        <w:fldChar w:fldCharType="begin"/>
      </w:r>
      <w:r w:rsidR="00E7183E">
        <w:instrText xml:space="preserve"> ADDIN ZOTERO_ITEM CSL_CITATION {"citationID":"5F2MMBTi","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E7183E">
        <w:fldChar w:fldCharType="separate"/>
      </w:r>
      <w:r w:rsidR="00E7183E" w:rsidRPr="00E7183E">
        <w:rPr>
          <w:rFonts w:ascii="Calibri" w:hAnsi="Calibri" w:cs="Calibri"/>
        </w:rPr>
        <w:t>(Dodds &amp; Plummer, 2001)</w:t>
      </w:r>
      <w:r w:rsidR="00E7183E">
        <w:fldChar w:fldCharType="end"/>
      </w:r>
      <w:r>
        <w:t xml:space="preserve">, a limiting factor in the early days of shaker rig technology was a lack of understanding of the loading conditions and the inaccessibility of adequate testing hardware. They continue to explain that the introduction of servo-valves combined hydraulics systems’ high power with the control of </w:t>
      </w:r>
      <w:r w:rsidR="006306BA">
        <w:t xml:space="preserve">electronics which opened up functionality in </w:t>
      </w:r>
      <w:r>
        <w:t>frequency ranges needed to operate accurate vehicle testing.</w:t>
      </w:r>
      <w:r w:rsidR="002E642F">
        <w:t xml:space="preserve"> </w:t>
      </w:r>
    </w:p>
    <w:p w14:paraId="3F09C4D3" w14:textId="74D0B87A" w:rsidR="00D65FE7" w:rsidRDefault="002E642F" w:rsidP="002D1348">
      <w:r>
        <w:t>What made electro-hydraulics adequate?</w:t>
      </w:r>
      <w:r w:rsidR="00AC5119">
        <w:t xml:space="preserve"> </w:t>
      </w:r>
    </w:p>
    <w:p w14:paraId="071FA4FE" w14:textId="327910E4" w:rsidR="00E7183E" w:rsidRDefault="000463DE" w:rsidP="002D1348">
      <w:r>
        <w:t>As shaker rigs developed, progress was made in both the configuration of actuators and the methods used to derive a simulation model.</w:t>
      </w:r>
    </w:p>
    <w:p w14:paraId="63C2630E" w14:textId="78B15545" w:rsidR="00E7183E" w:rsidRDefault="00E7183E" w:rsidP="002D1348">
      <w:r>
        <w:fldChar w:fldCharType="begin"/>
      </w:r>
      <w:r>
        <w:instrText xml:space="preserve"> ADDIN ZOTERO_ITEM CSL_CITATION {"citationID":"nAecMaIW","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E7183E">
        <w:rPr>
          <w:rFonts w:ascii="Calibri" w:hAnsi="Calibri" w:cs="Calibri"/>
        </w:rPr>
        <w:t>(Rydberg, 2008)</w:t>
      </w:r>
      <w:r>
        <w:fldChar w:fldCharType="end"/>
      </w:r>
      <w:r>
        <w:t xml:space="preserve"> discusses the use of hydraulic servo systems being introduced to more industries. His paper explains that the widespread use of hydraulic servo systems is thanks to their high precision, fast operation, and easy adjustability. </w:t>
      </w:r>
      <w:r w:rsidR="002A50E8">
        <w:t xml:space="preserve">It is suggested by </w:t>
      </w:r>
      <w:r w:rsidR="002A50E8">
        <w:fldChar w:fldCharType="begin"/>
      </w:r>
      <w:r w:rsidR="002A50E8">
        <w:instrText xml:space="preserve"> ADDIN ZOTERO_ITEM CSL_CITATION {"citationID":"09EI4utV","properties":{"formattedCitation":"(Hahn et al., 1994)","plainCitation":"(Hahn et al., 1994)","noteIndex":0},"citationItems":[{"id":84,"uris":["http://zotero.org/users/12916010/items/6N84EGTI"],"itemData":{"id":84,"type":"paper-conference","abstract":"This paper presents a nonlinear control concept for servo-hydraulic actuators based on exact i/o-linearization techniques. Servo-hydraulic actuators have dominant nonlinearities due to the valve orifice flow characteristics. In most applications, they cannot be globally approximated by linear models over an extended working range. In this paper an input-output linearization technique, which exactly compensates the global nonlinearities of the system, is applied to a servo-hydraulic actuator and compared with a standard linear multi-sensor controller. The controlled actuator provides excellent transient and robustness behaviour shown in the simulation results.&lt;&gt;","container-title":"1994 Proceedings of IEEE International Conference on Control and Applications","DOI":"10.1109/CCA.1994.381197","event-title":"1994 Proceedings of IEEE International Conference on Control and Applications","page":"995-1000 vol.2","source":"IEEE Xplore","title":"Input/output linearization control of an electro servo-hydraulic actuator","URL":"https://ieeexplore.ieee.org/abstract/document/381197?casa_token=8RJAsFwe4y0AAAAA:aklQwcAsv8xt0sDvM9iHVvMUQ7xbJrD75gCfKj9Qkjbus5pHzklgMfqJiGuJvw-HuoyWiuJ8Jw","author":[{"literal":"Hahn"},{"literal":"Piepenbrink"},{"literal":"Leimbach"}],"accessed":{"date-parts":[["2023",11,15]]},"issued":{"date-parts":[["1994",8]]}}}],"schema":"https://github.com/citation-style-language/schema/raw/master/csl-citation.json"} </w:instrText>
      </w:r>
      <w:r w:rsidR="002A50E8">
        <w:fldChar w:fldCharType="separate"/>
      </w:r>
      <w:r w:rsidR="002A50E8" w:rsidRPr="002A50E8">
        <w:rPr>
          <w:rFonts w:ascii="Calibri" w:hAnsi="Calibri" w:cs="Calibri"/>
        </w:rPr>
        <w:t>(Hahn et al., 1994)</w:t>
      </w:r>
      <w:r w:rsidR="002A50E8">
        <w:fldChar w:fldCharType="end"/>
      </w:r>
      <w:r w:rsidR="002A50E8">
        <w:t xml:space="preserve"> that servo-hydraulic actuators </w:t>
      </w:r>
      <w:r w:rsidR="002A50E8">
        <w:lastRenderedPageBreak/>
        <w:t>have a downside, being the non-linear behavior of fluid dynamics. They were able to successfully create a servo-hydraulic control system that compensates for the non-linear behavior.</w:t>
      </w:r>
    </w:p>
    <w:p w14:paraId="4447A87B" w14:textId="77777777" w:rsidR="00584B1C" w:rsidRPr="00584B1C" w:rsidRDefault="31AB8FB0" w:rsidP="006C39FA">
      <w:pPr>
        <w:pStyle w:val="Heading2"/>
      </w:pPr>
      <w:bookmarkStart w:id="5" w:name="_Toc152202416"/>
      <w:r>
        <w:t>Project objectives and constraints</w:t>
      </w:r>
      <w:bookmarkEnd w:id="5"/>
    </w:p>
    <w:p w14:paraId="2D29A86A" w14:textId="4BF2A4AB" w:rsidR="4D7351AA" w:rsidRDefault="007423A0">
      <w:r>
        <w:t>The goal of this project is to improve the shaker rig simulations used in motorsports</w:t>
      </w:r>
      <w:r w:rsidR="00BB4348">
        <w:t xml:space="preserve"> by evaluating the configuration and type of actuators used</w:t>
      </w:r>
      <w:r>
        <w:t xml:space="preserve">. To </w:t>
      </w:r>
      <w:commentRangeStart w:id="6"/>
      <w:r>
        <w:t>improve</w:t>
      </w:r>
      <w:r w:rsidR="00BB4348">
        <w:t xml:space="preserve"> the</w:t>
      </w:r>
      <w:r>
        <w:t xml:space="preserve"> </w:t>
      </w:r>
      <w:r w:rsidR="00BB4348">
        <w:t xml:space="preserve">quality of useable information </w:t>
      </w:r>
      <w:commentRangeEnd w:id="6"/>
      <w:r w:rsidR="00BB4348">
        <w:rPr>
          <w:rStyle w:val="CommentReference"/>
        </w:rPr>
        <w:commentReference w:id="6"/>
      </w:r>
      <w:r w:rsidR="00BB4348">
        <w:t xml:space="preserve">extracted from </w:t>
      </w:r>
      <w:r>
        <w:t xml:space="preserve">simulations, </w:t>
      </w:r>
      <w:r w:rsidR="00BB4348">
        <w:t xml:space="preserve">shaker rig posts will be compared. </w:t>
      </w:r>
      <w:r w:rsidR="006C7EB2">
        <w:t xml:space="preserve">The data collected by a shaker rig is based off the motions imparted on the vehicle during the simulation. </w:t>
      </w:r>
      <w:r w:rsidR="00E676BB">
        <w:t xml:space="preserve">If the apparatus is unable to replicate the real life forces, resulting data will not be relevant to analyzing vehicle performance. </w:t>
      </w:r>
    </w:p>
    <w:p w14:paraId="3EE4FD15" w14:textId="1BA962D5" w:rsidR="007C6189" w:rsidRDefault="007C6189">
      <w:r>
        <w:t>Shaker rig posts operate by moving platforms or attachment points along a linear axis at high frequencies and with great force. Typical shaker rigs use servo-valve hydraulic linear actuators. Other applications have shown that pneumatic or electrical actuators could provide similar results with different cost/benefits.</w:t>
      </w:r>
    </w:p>
    <w:p w14:paraId="0E43461F" w14:textId="32A93BFF" w:rsidR="00E7183E" w:rsidRDefault="007B41E4">
      <w:r>
        <w:t xml:space="preserve">The overarching goal is to improve the ability to optimize a racecar. The target audience would be racing teams and/or motorsports testing facilities. By developing more effective shaker rig testing apparatus, teams can extract more precise and reliable data and subsequently use that data to generate more competitive suspension setups. </w:t>
      </w:r>
      <w:r w:rsidR="00626033">
        <w:t xml:space="preserve">The responsibility of a shaker rig is to replicate the forces imparted on a vehicle by driving conditions. </w:t>
      </w:r>
      <w:r>
        <w:t xml:space="preserve">Each component used in a shaker rig </w:t>
      </w:r>
      <w:r w:rsidR="00626033">
        <w:t>contributes a certain amount of error in replicating these motions and forces</w:t>
      </w:r>
      <w:r>
        <w:t xml:space="preserve">. </w:t>
      </w:r>
      <w:r w:rsidR="00626033">
        <w:t xml:space="preserve">Post actuators and control mechanisms will be analyzed to find improvements in the accuracy in which they help replicate driving conditions. </w:t>
      </w:r>
    </w:p>
    <w:p w14:paraId="25C9C426" w14:textId="474C1AB1" w:rsidR="000F4F60" w:rsidRDefault="00626033">
      <w:r>
        <w:t xml:space="preserve">Ultimately, the level of precision and accuracy the shaker rig can replicate driving conditions is based on the simulation model generated to run the rig. The primary method for generating simulation parameters is by collecting data using sensors placed on an actual vehicle driving around the subject racing circuit </w:t>
      </w:r>
      <w:r>
        <w:fldChar w:fldCharType="begin"/>
      </w:r>
      <w:r>
        <w:instrText xml:space="preserve"> ADDIN ZOTERO_ITEM CSL_CITATION {"citationID":"2km9eYPz","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fldChar w:fldCharType="separate"/>
      </w:r>
      <w:r w:rsidRPr="00626033">
        <w:rPr>
          <w:rFonts w:ascii="Calibri" w:hAnsi="Calibri" w:cs="Calibri"/>
        </w:rPr>
        <w:t>(Boggs, 2009)</w:t>
      </w:r>
      <w:r>
        <w:fldChar w:fldCharType="end"/>
      </w:r>
      <w:r>
        <w:t xml:space="preserve">. This </w:t>
      </w:r>
      <w:r w:rsidR="00AC7AA4">
        <w:t xml:space="preserve">places a contingency on the quality of data pulled from driving and the ability to process the data into a functional testing “drive file” </w:t>
      </w:r>
      <w:r w:rsidR="00AC7AA4">
        <w:fldChar w:fldCharType="begin"/>
      </w:r>
      <w:r w:rsidR="00AC7AA4">
        <w:instrText xml:space="preserve"> ADDIN ZOTERO_ITEM CSL_CITATION {"citationID":"j99SpxBd","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AC7AA4">
        <w:fldChar w:fldCharType="separate"/>
      </w:r>
      <w:r w:rsidR="00AC7AA4" w:rsidRPr="00AC7AA4">
        <w:rPr>
          <w:rFonts w:ascii="Calibri" w:hAnsi="Calibri" w:cs="Calibri"/>
        </w:rPr>
        <w:t>(Boggs, 2009)</w:t>
      </w:r>
      <w:r w:rsidR="00AC7AA4">
        <w:fldChar w:fldCharType="end"/>
      </w:r>
      <w:r w:rsidR="00AC7AA4">
        <w:t xml:space="preserve">. </w:t>
      </w:r>
    </w:p>
    <w:p w14:paraId="60631C9B" w14:textId="15411352" w:rsidR="008F2810" w:rsidRDefault="008F2810">
      <w:r>
        <w:t xml:space="preserve">A high performance actuation system is one that has wide bandwidth frequency response, low resolution and high stiffness. Additionally, systems may call for intense duty cycles and light and small form factor </w:t>
      </w:r>
      <w:r>
        <w:fldChar w:fldCharType="begin"/>
      </w:r>
      <w:r>
        <w:instrText xml:space="preserve"> ADDIN ZOTERO_ITEM CSL_CITATION {"citationID":"3BCu6Cnq","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8F2810">
        <w:rPr>
          <w:rFonts w:ascii="Calibri" w:hAnsi="Calibri" w:cs="Calibri"/>
        </w:rPr>
        <w:t>(Rydberg, 2008)</w:t>
      </w:r>
      <w:r>
        <w:fldChar w:fldCharType="end"/>
      </w:r>
      <w:r>
        <w:t>.</w:t>
      </w:r>
    </w:p>
    <w:p w14:paraId="4ABD2C71" w14:textId="00B07ABC" w:rsidR="007C1C66" w:rsidRDefault="007C1C66">
      <w:r>
        <w:t xml:space="preserve">A 7-post shaker rig applies forces to the chassis with aeroloaders at three points in order to simulate aerodynamic and </w:t>
      </w:r>
      <w:r w:rsidR="000E197E">
        <w:t>inertial</w:t>
      </w:r>
      <w:r>
        <w:t xml:space="preserve"> loads that effect the chassis. Using only three aeroloaders, the chassis’ pitch, heave and roll motions can be controlled since the chassis is assumed to be rigid </w:t>
      </w:r>
      <w:r>
        <w:fldChar w:fldCharType="begin"/>
      </w:r>
      <w:r>
        <w:instrText xml:space="preserve"> ADDIN ZOTERO_ITEM CSL_CITATION {"citationID":"KBrmdurQ","properties":{"formattedCitation":"(Southward &amp; Boggs, 2008)","plainCitation":"(Southward &amp; Boggs, 2008)","noteIndex":0},"citationItems":[{"id":20,"uris":["http://zotero.org/users/12916010/items/GJ7JECWZ"],"itemData":{"id":20,"type":"article-journal","abstract":"This paper documents a simple theoretical analysis and an experimental performance comparison of the advantages of an 8-post shaker rig relative to a conventional 7-post shaker rig. A simple static model describing the chassis roll and warp characteristics is first presented to illustrate the differ","container-title":"SAE International Journal of Passenger Cars - Mechanical Systems","DOI":"10.4271/2008-01-2966","ISSN":"1946-3995, 1946-4002","issue":"1","journalAbbreviation":"SAE Int. J. Passeng. Cars – Mech. Syst.","language":"English","note":"number: 2008-01-2966","page":"1319-1324","source":"www.sae.org","title":"Comparison of the Performance of 7-Post and 8-Post Dynamic Shaker Rigs for Vehicle Dynamics Studies","volume":"1","author":[{"family":"Southward","given":"Steve C."},{"family":"Boggs","given":"Christopher M."}],"issued":{"date-parts":[["2008",12,2]]}}}],"schema":"https://github.com/citation-style-language/schema/raw/master/csl-citation.json"} </w:instrText>
      </w:r>
      <w:r>
        <w:fldChar w:fldCharType="separate"/>
      </w:r>
      <w:r w:rsidRPr="007C1C66">
        <w:rPr>
          <w:rFonts w:ascii="Calibri" w:hAnsi="Calibri" w:cs="Calibri"/>
        </w:rPr>
        <w:t>(Southward &amp; Boggs, 2008)</w:t>
      </w:r>
      <w:r>
        <w:fldChar w:fldCharType="end"/>
      </w:r>
      <w:r>
        <w:t>.</w:t>
      </w:r>
    </w:p>
    <w:p w14:paraId="666FD049" w14:textId="3D904476" w:rsidR="00CC785A" w:rsidRDefault="00CC785A">
      <w:r>
        <w:t xml:space="preserve">Frequency response is explained as the rate at which a dynamic system can operate and/or return information </w:t>
      </w:r>
      <w:r>
        <w:fldChar w:fldCharType="begin"/>
      </w:r>
      <w:r>
        <w:instrText xml:space="preserve"> ADDIN ZOTERO_ITEM CSL_CITATION {"citationID":"Z5jJLSYX","properties":{"formattedCitation":"({\\i{}The Importance of Frequency Response}, 1996)","plainCitation":"(The Importance of Frequency Response, 1996)","noteIndex":0},"citationItems":[{"id":139,"uris":["http://zotero.org/users/12916010/items/LESNS434"],"itemData":{"id":139,"type":"webpage","abstract":"Frequency response refers to graphing the dynamic response of output from a machine or process with a sine wave as the command input. Test equipment is available for testing a...","container-title":"Power &amp; Motion","title":"The importance of frequency response","URL":"https://www.powermotiontech.com/hydraulics/hydraulic-valves/article/21885043/the-importance-of-frequency-response","accessed":{"date-parts":[["2023",11,30]]},"issued":{"date-parts":[["1996",8,1]]}}}],"schema":"https://github.com/citation-style-language/schema/raw/master/csl-citation.json"} </w:instrText>
      </w:r>
      <w:r>
        <w:fldChar w:fldCharType="separate"/>
      </w:r>
      <w:r w:rsidRPr="00CC785A">
        <w:rPr>
          <w:rFonts w:ascii="Calibri" w:hAnsi="Calibri" w:cs="Calibri"/>
          <w:szCs w:val="24"/>
        </w:rPr>
        <w:t>(</w:t>
      </w:r>
      <w:r w:rsidRPr="00CC785A">
        <w:rPr>
          <w:rFonts w:ascii="Calibri" w:hAnsi="Calibri" w:cs="Calibri"/>
          <w:i/>
          <w:iCs/>
          <w:szCs w:val="24"/>
        </w:rPr>
        <w:t>The Importance of Frequency Response</w:t>
      </w:r>
      <w:r w:rsidRPr="00CC785A">
        <w:rPr>
          <w:rFonts w:ascii="Calibri" w:hAnsi="Calibri" w:cs="Calibri"/>
          <w:szCs w:val="24"/>
        </w:rPr>
        <w:t>, 1996)</w:t>
      </w:r>
      <w:r>
        <w:fldChar w:fldCharType="end"/>
      </w:r>
      <w:r>
        <w:t xml:space="preserve">. For testing suspension, the response time would be an important factor in generating usable data. Sources show that shaker rig tests operated in the range of 0-30 Hz for road cars </w:t>
      </w:r>
      <w:r w:rsidR="00CF43E6">
        <w:fldChar w:fldCharType="begin"/>
      </w:r>
      <w:r w:rsidR="00CF43E6">
        <w:instrText xml:space="preserve"> ADDIN ZOTERO_ITEM CSL_CITATION {"citationID":"7qxwbmy6","properties":{"formattedCitation":"(Jonson &amp; Enders, 2016)","plainCitation":"(Jonson &amp; Enders, 2016)","noteIndex":0},"citationItems":[{"id":98,"uris":["http://zotero.org/users/12916010/items/C5I2RJ7N"],"itemData":{"id":98,"type":"article-journal","abstract":"In the Automotive Industry it becomes more and more important to reduce costs and cut down development time. It is one of the main challenges in order to stay competitive, also for the Volvo Car Cooperation, where this thesis work was carried out in cooperation with Chalmers University of Technology. With regard to Vehicle Dynamics, a large amount of the cost is generated while prototype cars need to be set-up and changed to meet requirements during the testing phase. With the increase in computational power and the availability of advanced software for vehicle dynamics simulations in recent years, it is now possible to do some of this work earlier in the design phase. The future goal is to use prototype testing mainly for validation of having met the requirements, rather than changing the car to achieve them. For this to be possible, it needs to be assured that the CAE methods are stable and show good correlation to physical testing. This thesis focuses on correlation of vertical vibration insulation simulations. The starting point was that shaker rig tests showed different results from shaker rig simulations in Adams Car. A thorough pre-study was performed to understand the theory of key areas for vertical vehicle dynamics, such as damper, bushing, tire and friction modeling. The technical background section of this work should therefore provide all the needed information to understand the carried out work, also for a reader new to this field. As a next step, simulation models are developed ranging from linear quarter car state-space models in MATLAB to more advanced non-linear quarter car models in Dymola. The most advanced Dymola model features a self-developed low-pass filter damper model, hydro engine mount and top mount bushings as well as different friction implementations. Friction modeling was also investigated with a full car model in Adams Car. Shaker rig, damper and suspension parameter measurement machine tests where conducted, to parametrize models and gain more insight into the physical phenomenas that are tried to be replicated. Friction was identified as the largest factor why simulations and tests do not correlate. The implementation of friction improved results significantly, especially at low frequencies. More accurate damper modeling that tries to capture the hysteresis loop in the Force-Velocity Diagram due to compressibility, cavitation and backlash, seems to have a smaller influence on shaker rig simulation correlation, especially in the low frequency range (0 3 Hz). It could be verified that accurate bushing and tire modeling is needed to obtain good correlation at higher frequencies (3 20 Hz). Convergence of simulations was found as a main issue for models that included friction. Validation of bushing and tire modeling, as well as accurate parametrization of friction and improved solve-ability of models with friction remain as future tasks.","language":"eng","source":"odr.chalmers.se","title":"Correlation Work on Shaker Rig Tests and Simulations - An investigation of damper, bushing, friction and tire modeling with respect to vertical vibration insulation","URL":"https://hdl.handle.net/20.500.12380/239095","author":[{"family":"Jonson","given":"Oskar"},{"family":"Enders","given":"Erik"}],"accessed":{"date-parts":[["2023",11,15]]},"issued":{"date-parts":[["2016"]]}}}],"schema":"https://github.com/citation-style-language/schema/raw/master/csl-citation.json"} </w:instrText>
      </w:r>
      <w:r w:rsidR="00CF43E6">
        <w:fldChar w:fldCharType="separate"/>
      </w:r>
      <w:r w:rsidR="00CF43E6" w:rsidRPr="00CF43E6">
        <w:rPr>
          <w:rFonts w:ascii="Calibri" w:hAnsi="Calibri" w:cs="Calibri"/>
        </w:rPr>
        <w:t>(Jonson &amp; Enders, 2016)</w:t>
      </w:r>
      <w:r w:rsidR="00CF43E6">
        <w:fldChar w:fldCharType="end"/>
      </w:r>
      <w:r>
        <w:t>, and potentially higher for racing cars. The actuators used in shaker rigs would not only need to respond at these frequencies but also provide reliable forces and motions.</w:t>
      </w:r>
    </w:p>
    <w:p w14:paraId="0C175AF1" w14:textId="77777777" w:rsidR="00584B1C" w:rsidRPr="00584B1C" w:rsidRDefault="00584B1C" w:rsidP="004653D1">
      <w:pPr>
        <w:pStyle w:val="Heading1"/>
      </w:pPr>
      <w:bookmarkStart w:id="7" w:name="_Toc152202417"/>
      <w:r>
        <w:t>Candidate Solutions</w:t>
      </w:r>
      <w:bookmarkEnd w:id="7"/>
    </w:p>
    <w:p w14:paraId="7708845F" w14:textId="77777777" w:rsidR="00584B1C" w:rsidRDefault="00584B1C" w:rsidP="006C39FA">
      <w:pPr>
        <w:pStyle w:val="Heading2"/>
      </w:pPr>
      <w:bookmarkStart w:id="8" w:name="_Toc152202418"/>
      <w:r>
        <w:lastRenderedPageBreak/>
        <w:t>Scope of solutions considered</w:t>
      </w:r>
      <w:bookmarkEnd w:id="8"/>
    </w:p>
    <w:p w14:paraId="535B69CA" w14:textId="3121E231" w:rsidR="00320B9B" w:rsidRDefault="00320B9B" w:rsidP="007C2182">
      <w:r>
        <w:t xml:space="preserve">The use of linear actuators in shaker rigs is vital to simulating the forces and motions endured by driving and for collecting data to analyze suspension parameters. </w:t>
      </w:r>
      <w:commentRangeStart w:id="9"/>
      <w:r w:rsidR="007D7FEA">
        <w:t>Contemporary shaker rigs typically utilize hydraulic servo systems.</w:t>
      </w:r>
      <w:commentRangeEnd w:id="9"/>
      <w:r w:rsidR="007D7FEA">
        <w:rPr>
          <w:rStyle w:val="CommentReference"/>
        </w:rPr>
        <w:commentReference w:id="9"/>
      </w:r>
      <w:r w:rsidR="007D7FEA">
        <w:t xml:space="preserve"> </w:t>
      </w:r>
    </w:p>
    <w:p w14:paraId="7FF13FCE" w14:textId="6560F31C" w:rsidR="007C2182" w:rsidRPr="007C2182" w:rsidRDefault="007C2182" w:rsidP="007C2182">
      <w:r>
        <w:t>To improve the results of shaker rig testing, different actuators are compared…</w:t>
      </w:r>
    </w:p>
    <w:p w14:paraId="1CCB32E4" w14:textId="77777777" w:rsidR="00584B1C" w:rsidRPr="00584B1C" w:rsidRDefault="00584B1C" w:rsidP="006C39FA">
      <w:pPr>
        <w:pStyle w:val="Heading2"/>
      </w:pPr>
      <w:bookmarkStart w:id="10" w:name="_Toc152202419"/>
      <w:r>
        <w:t>Explanation of candidate solutions</w:t>
      </w:r>
      <w:bookmarkEnd w:id="10"/>
    </w:p>
    <w:p w14:paraId="3A6C0A67" w14:textId="4A5AF3DC" w:rsidR="00584B1C" w:rsidRDefault="0099755C" w:rsidP="006C39FA">
      <w:pPr>
        <w:pStyle w:val="Heading3"/>
      </w:pPr>
      <w:bookmarkStart w:id="11" w:name="_Toc152202420"/>
      <w:r>
        <w:t>Electro-hydraulic system</w:t>
      </w:r>
      <w:bookmarkEnd w:id="11"/>
    </w:p>
    <w:p w14:paraId="669659E7" w14:textId="731A0AB2" w:rsidR="00741490" w:rsidRPr="00741490" w:rsidRDefault="00741490" w:rsidP="00741490">
      <w:r>
        <w:t>A system that utilizes electronically controlled servo valves to control hydraulic linear actuators.</w:t>
      </w:r>
    </w:p>
    <w:p w14:paraId="5DD7E663" w14:textId="25AF53BE" w:rsidR="00584B1C" w:rsidRPr="00584B1C" w:rsidRDefault="0099755C" w:rsidP="006C39FA">
      <w:pPr>
        <w:pStyle w:val="Heading3"/>
      </w:pPr>
      <w:bookmarkStart w:id="12" w:name="_Toc152202421"/>
      <w:r>
        <w:t>Electro-mechanical system</w:t>
      </w:r>
      <w:bookmarkEnd w:id="12"/>
    </w:p>
    <w:p w14:paraId="7CFA8019" w14:textId="3F9BD033" w:rsidR="002E4F78" w:rsidRDefault="0099755C" w:rsidP="006C39FA">
      <w:pPr>
        <w:pStyle w:val="Heading3"/>
      </w:pPr>
      <w:bookmarkStart w:id="13" w:name="_Toc152202422"/>
      <w:r>
        <w:t>Electro-pneumatic system</w:t>
      </w:r>
      <w:bookmarkEnd w:id="13"/>
    </w:p>
    <w:p w14:paraId="5217D571" w14:textId="77777777" w:rsidR="00A71C7A" w:rsidRPr="00A71C7A" w:rsidRDefault="00A71C7A" w:rsidP="00A71C7A"/>
    <w:p w14:paraId="581DAFD5" w14:textId="77777777" w:rsidR="00002F5A" w:rsidRDefault="0022281A" w:rsidP="00002F5A">
      <w:pPr>
        <w:keepNext/>
        <w:jc w:val="center"/>
      </w:pPr>
      <w:r>
        <w:rPr>
          <w:noProof/>
        </w:rPr>
        <w:drawing>
          <wp:inline distT="0" distB="0" distL="0" distR="0" wp14:anchorId="31663A6B" wp14:editId="0F30D3EC">
            <wp:extent cx="2957513" cy="1663601"/>
            <wp:effectExtent l="0" t="0" r="0" b="0"/>
            <wp:docPr id="1" name="Picture 1" descr="A race car on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ace car on a trac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61626" cy="1665915"/>
                    </a:xfrm>
                    <a:prstGeom prst="rect">
                      <a:avLst/>
                    </a:prstGeom>
                  </pic:spPr>
                </pic:pic>
              </a:graphicData>
            </a:graphic>
          </wp:inline>
        </w:drawing>
      </w:r>
    </w:p>
    <w:p w14:paraId="0F5C0A4A" w14:textId="6606BDBB" w:rsidR="0022281A" w:rsidRPr="0022281A" w:rsidRDefault="00002F5A" w:rsidP="00002F5A">
      <w:pPr>
        <w:pStyle w:val="Caption"/>
        <w:jc w:val="center"/>
      </w:pPr>
      <w:bookmarkStart w:id="14" w:name="_Toc94295766"/>
      <w:r>
        <w:t xml:space="preserve">Figure </w:t>
      </w:r>
      <w:r>
        <w:fldChar w:fldCharType="begin"/>
      </w:r>
      <w:r>
        <w:instrText>SEQ Figure \* ARABIC</w:instrText>
      </w:r>
      <w:r>
        <w:fldChar w:fldCharType="separate"/>
      </w:r>
      <w:r>
        <w:rPr>
          <w:noProof/>
        </w:rPr>
        <w:t>1</w:t>
      </w:r>
      <w:r>
        <w:fldChar w:fldCharType="end"/>
      </w:r>
      <w:r w:rsidR="000C4D3C">
        <w:t xml:space="preserve">. Ayrton Senna </w:t>
      </w:r>
      <w:r w:rsidR="00303D91">
        <w:t>racing</w:t>
      </w:r>
      <w:r w:rsidR="000C4D3C">
        <w:t xml:space="preserve"> for Mc</w:t>
      </w:r>
      <w:r w:rsidR="00303D91">
        <w:t>L</w:t>
      </w:r>
      <w:r w:rsidR="000C4D3C">
        <w:t>aren</w:t>
      </w:r>
      <w:bookmarkEnd w:id="14"/>
    </w:p>
    <w:p w14:paraId="043606B7" w14:textId="40994A9C" w:rsidR="00584B1C" w:rsidRDefault="00584B1C" w:rsidP="006C39FA">
      <w:pPr>
        <w:pStyle w:val="Heading2"/>
      </w:pPr>
      <w:bookmarkStart w:id="15" w:name="_Toc152202423"/>
      <w:r>
        <w:t>Comparative assessment of candidate solutions</w:t>
      </w:r>
      <w:bookmarkEnd w:id="15"/>
    </w:p>
    <w:p w14:paraId="08093D20" w14:textId="0777D410" w:rsidR="00532F1E" w:rsidRDefault="00741490" w:rsidP="00C50CC2">
      <w:r>
        <w:t xml:space="preserve">A high performance actuation system is one that has wide bandwidth frequency response, low resolution and high stiffness. Additionally, systems may call for intense duty cycles and light and small form factor </w:t>
      </w:r>
      <w:r>
        <w:fldChar w:fldCharType="begin"/>
      </w:r>
      <w:r>
        <w:instrText xml:space="preserve"> ADDIN ZOTERO_ITEM CSL_CITATION {"citationID":"ht6b0wUi","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741490">
        <w:rPr>
          <w:rFonts w:ascii="Calibri" w:hAnsi="Calibri" w:cs="Calibri"/>
        </w:rPr>
        <w:t>(Rydberg, 2008)</w:t>
      </w:r>
      <w:r>
        <w:fldChar w:fldCharType="end"/>
      </w:r>
      <w:r>
        <w:t>.</w:t>
      </w:r>
    </w:p>
    <w:p w14:paraId="2E1FCED7" w14:textId="77777777" w:rsidR="00C50CC2" w:rsidRDefault="00C50CC2" w:rsidP="00C50CC2"/>
    <w:p w14:paraId="60A92DCA" w14:textId="6C7EB9E1" w:rsidR="00C50CC2" w:rsidRDefault="00C50CC2" w:rsidP="00C50CC2">
      <w:pPr>
        <w:pStyle w:val="Caption"/>
        <w:keepNext/>
        <w:jc w:val="center"/>
      </w:pPr>
      <w:bookmarkStart w:id="16" w:name="_Toc152202499"/>
      <w:r>
        <w:t xml:space="preserve">Table </w:t>
      </w:r>
      <w:fldSimple w:instr=" SEQ Table \* ARABIC ">
        <w:r>
          <w:rPr>
            <w:noProof/>
          </w:rPr>
          <w:t>1</w:t>
        </w:r>
      </w:fldSimple>
      <w:r>
        <w:t xml:space="preserve"> - </w:t>
      </w:r>
      <w:r w:rsidRPr="003E637F">
        <w:t>Comparison of Candidate Solutions</w:t>
      </w:r>
      <w:bookmarkEnd w:id="16"/>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7396954D" w:rsidR="00532F1E" w:rsidRDefault="00532F1E">
            <w:r>
              <w:t>Property</w:t>
            </w:r>
          </w:p>
        </w:tc>
        <w:tc>
          <w:tcPr>
            <w:tcW w:w="1678" w:type="dxa"/>
            <w:shd w:val="clear" w:color="auto" w:fill="D0CECE" w:themeFill="background2" w:themeFillShade="E6"/>
          </w:tcPr>
          <w:p w14:paraId="129911A2" w14:textId="11E990F8" w:rsidR="00532F1E" w:rsidRDefault="000C1F86">
            <w:r>
              <w:t>Electro-hydraulic</w:t>
            </w:r>
          </w:p>
        </w:tc>
        <w:tc>
          <w:tcPr>
            <w:tcW w:w="1678" w:type="dxa"/>
            <w:shd w:val="clear" w:color="auto" w:fill="D0CECE" w:themeFill="background2" w:themeFillShade="E6"/>
          </w:tcPr>
          <w:p w14:paraId="15462A67" w14:textId="2CAB6431" w:rsidR="00532F1E" w:rsidRDefault="000C1F86">
            <w:r>
              <w:t>Electro-mechanical</w:t>
            </w:r>
          </w:p>
        </w:tc>
        <w:tc>
          <w:tcPr>
            <w:tcW w:w="1679" w:type="dxa"/>
            <w:shd w:val="clear" w:color="auto" w:fill="D0CECE" w:themeFill="background2" w:themeFillShade="E6"/>
          </w:tcPr>
          <w:p w14:paraId="3FD56DE3" w14:textId="429DEC17" w:rsidR="00532F1E" w:rsidRDefault="000C1F86">
            <w:r>
              <w:t>Electro-pneumatic</w:t>
            </w:r>
          </w:p>
        </w:tc>
      </w:tr>
      <w:tr w:rsidR="000C1F86" w14:paraId="726F13A7" w14:textId="77777777" w:rsidTr="00CD746D">
        <w:tc>
          <w:tcPr>
            <w:tcW w:w="4315" w:type="dxa"/>
            <w:vAlign w:val="center"/>
          </w:tcPr>
          <w:p w14:paraId="5E518A25" w14:textId="3FF5431F" w:rsidR="000C1F86" w:rsidRDefault="00CD746D" w:rsidP="00532F1E">
            <w:r>
              <w:t>Max actuation power (1-100 Hz) [kW]</w:t>
            </w:r>
          </w:p>
        </w:tc>
        <w:tc>
          <w:tcPr>
            <w:tcW w:w="1678" w:type="dxa"/>
          </w:tcPr>
          <w:p w14:paraId="792D9A75" w14:textId="6C16F46E" w:rsidR="000C1F86" w:rsidRDefault="00CD746D" w:rsidP="00532F1E">
            <w:r>
              <w:t>100+</w:t>
            </w:r>
          </w:p>
        </w:tc>
        <w:tc>
          <w:tcPr>
            <w:tcW w:w="1678" w:type="dxa"/>
          </w:tcPr>
          <w:p w14:paraId="658B85B8" w14:textId="40D8EC55" w:rsidR="000C1F86" w:rsidRDefault="00CD746D" w:rsidP="00532F1E">
            <w:r>
              <w:t>~40</w:t>
            </w:r>
          </w:p>
        </w:tc>
        <w:tc>
          <w:tcPr>
            <w:tcW w:w="1679" w:type="dxa"/>
          </w:tcPr>
          <w:p w14:paraId="3495D091" w14:textId="620088A3" w:rsidR="000C1F86" w:rsidRDefault="00CD746D" w:rsidP="00532F1E">
            <w:r>
              <w:t>~2</w:t>
            </w:r>
          </w:p>
        </w:tc>
      </w:tr>
      <w:tr w:rsidR="00CD746D" w14:paraId="53E9BF3C" w14:textId="77777777" w:rsidTr="00CD746D">
        <w:tc>
          <w:tcPr>
            <w:tcW w:w="4315" w:type="dxa"/>
            <w:vAlign w:val="center"/>
          </w:tcPr>
          <w:p w14:paraId="70BA788D" w14:textId="58F2808E" w:rsidR="00532F1E" w:rsidRDefault="00532F1E" w:rsidP="00532F1E">
            <w:r>
              <w:t>Bandwidth frequency respons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3C923DC8" w:rsidR="00532F1E" w:rsidRDefault="00532F1E" w:rsidP="00532F1E">
            <w:r>
              <w:t>Re</w:t>
            </w:r>
            <w:r w:rsidR="00564879">
              <w:t>s</w:t>
            </w:r>
            <w:r>
              <w:t>olution</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6A323785" w:rsidR="00532F1E" w:rsidRDefault="00532F1E" w:rsidP="00532F1E">
            <w:r>
              <w:t>Stiffnes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2388E2A1" w:rsidR="00532F1E" w:rsidRDefault="00532F1E" w:rsidP="00532F1E">
            <w:r>
              <w:t>Duty cycle</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4CE664CD" w:rsidR="00F60DBD" w:rsidRDefault="00F60DBD" w:rsidP="00532F1E">
            <w:r>
              <w:t>Form factor</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150F6A17" w:rsidR="00F60DBD" w:rsidRDefault="00F60DBD" w:rsidP="00532F1E">
            <w:r>
              <w:t>Costs</w:t>
            </w:r>
          </w:p>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r>
        <w:lastRenderedPageBreak/>
        <w:br w:type="page"/>
      </w:r>
    </w:p>
    <w:p w14:paraId="15EA3C31" w14:textId="68BFA5DF" w:rsidR="00584B1C" w:rsidRPr="00584B1C" w:rsidRDefault="00584B1C" w:rsidP="004653D1">
      <w:pPr>
        <w:pStyle w:val="Heading1"/>
      </w:pPr>
      <w:bookmarkStart w:id="17" w:name="_Toc152202424"/>
      <w:r>
        <w:lastRenderedPageBreak/>
        <w:t>Project Recommendations</w:t>
      </w:r>
      <w:bookmarkEnd w:id="17"/>
    </w:p>
    <w:p w14:paraId="5613D7A6" w14:textId="77777777" w:rsidR="00584B1C" w:rsidRPr="00584B1C" w:rsidRDefault="00584B1C" w:rsidP="006C39FA">
      <w:pPr>
        <w:pStyle w:val="Heading2"/>
      </w:pPr>
      <w:bookmarkStart w:id="18" w:name="_Toc152202425"/>
      <w:r>
        <w:t>Proposed solution</w:t>
      </w:r>
      <w:bookmarkEnd w:id="18"/>
    </w:p>
    <w:p w14:paraId="5244EFD1" w14:textId="77777777" w:rsidR="00584B1C" w:rsidRPr="00584B1C" w:rsidRDefault="00584B1C" w:rsidP="006C39FA">
      <w:pPr>
        <w:pStyle w:val="Heading2"/>
      </w:pPr>
      <w:bookmarkStart w:id="19" w:name="_Toc152202426"/>
      <w:r>
        <w:t>Design and implementation challenges</w:t>
      </w:r>
      <w:bookmarkEnd w:id="19"/>
    </w:p>
    <w:p w14:paraId="39B11013" w14:textId="77777777" w:rsidR="00584B1C" w:rsidRPr="00584B1C" w:rsidRDefault="31AB8FB0" w:rsidP="006C39FA">
      <w:pPr>
        <w:pStyle w:val="Heading2"/>
        <w:rPr>
          <w:sz w:val="20"/>
        </w:rPr>
      </w:pPr>
      <w:bookmarkStart w:id="20" w:name="_Toc152202427"/>
      <w:r>
        <w:t>Anticipated project outcomes and impacts</w:t>
      </w:r>
      <w:bookmarkEnd w:id="20"/>
    </w:p>
    <w:p w14:paraId="64501EEA" w14:textId="4058C50A" w:rsidR="4D7351AA" w:rsidRDefault="4D7351AA">
      <w:r>
        <w:br w:type="page"/>
      </w:r>
    </w:p>
    <w:p w14:paraId="58C27900" w14:textId="77777777" w:rsidR="00584B1C" w:rsidRPr="00584B1C" w:rsidRDefault="31AB8FB0" w:rsidP="004653D1">
      <w:pPr>
        <w:pStyle w:val="Heading1"/>
      </w:pPr>
      <w:bookmarkStart w:id="21" w:name="_Toc152202428"/>
      <w:r>
        <w:lastRenderedPageBreak/>
        <w:t>Glossary</w:t>
      </w:r>
      <w:bookmarkEnd w:id="21"/>
    </w:p>
    <w:p w14:paraId="0DF80CE3" w14:textId="68FC3E6C" w:rsidR="4D7351AA" w:rsidRDefault="4D7351AA">
      <w:r>
        <w:br w:type="page"/>
      </w:r>
    </w:p>
    <w:p w14:paraId="1A485BCE" w14:textId="0CAF9D78" w:rsidR="00E7183E" w:rsidRPr="00E7183E" w:rsidRDefault="00584B1C" w:rsidP="00E7183E">
      <w:pPr>
        <w:pStyle w:val="Heading1"/>
      </w:pPr>
      <w:bookmarkStart w:id="22" w:name="_Toc152202429"/>
      <w:r>
        <w:lastRenderedPageBreak/>
        <w:t>References</w:t>
      </w:r>
      <w:bookmarkEnd w:id="22"/>
    </w:p>
    <w:p w14:paraId="35258A2C" w14:textId="77777777" w:rsidR="00CF43E6" w:rsidRPr="00CF43E6" w:rsidRDefault="00E7183E" w:rsidP="00CF43E6">
      <w:pPr>
        <w:pStyle w:val="Bibliography"/>
        <w:rPr>
          <w:rFonts w:ascii="Calibri" w:hAnsi="Calibri" w:cs="Calibri"/>
        </w:rPr>
      </w:pPr>
      <w:r>
        <w:fldChar w:fldCharType="begin"/>
      </w:r>
      <w:r w:rsidR="007C1C66">
        <w:instrText xml:space="preserve"> ADDIN ZOTERO_BIBL {"uncited":[],"omitted":[],"custom":[]} CSL_BIBLIOGRAPHY </w:instrText>
      </w:r>
      <w:r>
        <w:fldChar w:fldCharType="separate"/>
      </w:r>
      <w:r w:rsidR="00CF43E6" w:rsidRPr="00CF43E6">
        <w:rPr>
          <w:rFonts w:ascii="Calibri" w:hAnsi="Calibri" w:cs="Calibri"/>
        </w:rPr>
        <w:t xml:space="preserve">Boggs, C. M. (2009). </w:t>
      </w:r>
      <w:r w:rsidR="00CF43E6" w:rsidRPr="00CF43E6">
        <w:rPr>
          <w:rFonts w:ascii="Calibri" w:hAnsi="Calibri" w:cs="Calibri"/>
          <w:i/>
          <w:iCs/>
        </w:rPr>
        <w:t>The Use of Simulation to Expedite Experimental Investigations of the Effect of High-Performance Shock Absorbers</w:t>
      </w:r>
      <w:r w:rsidR="00CF43E6" w:rsidRPr="00CF43E6">
        <w:rPr>
          <w:rFonts w:ascii="Calibri" w:hAnsi="Calibri" w:cs="Calibri"/>
        </w:rPr>
        <w:t>. https://vtechworks.lib.vt.edu/handle/10919/26108</w:t>
      </w:r>
    </w:p>
    <w:p w14:paraId="7C329338" w14:textId="77777777" w:rsidR="00CF43E6" w:rsidRPr="00CF43E6" w:rsidRDefault="00CF43E6" w:rsidP="00CF43E6">
      <w:pPr>
        <w:pStyle w:val="Bibliography"/>
        <w:rPr>
          <w:rFonts w:ascii="Calibri" w:hAnsi="Calibri" w:cs="Calibri"/>
        </w:rPr>
      </w:pPr>
      <w:r w:rsidRPr="00CF43E6">
        <w:rPr>
          <w:rFonts w:ascii="Calibri" w:hAnsi="Calibri" w:cs="Calibri"/>
        </w:rPr>
        <w:t xml:space="preserve">Dodds, C. J., &amp; Plummer, A. R. (2001). </w:t>
      </w:r>
      <w:r w:rsidRPr="00CF43E6">
        <w:rPr>
          <w:rFonts w:ascii="Calibri" w:hAnsi="Calibri" w:cs="Calibri"/>
          <w:i/>
          <w:iCs/>
        </w:rPr>
        <w:t>Laboratory Road Simulation for Full Vehicle Testing: A Review</w:t>
      </w:r>
      <w:r w:rsidRPr="00CF43E6">
        <w:rPr>
          <w:rFonts w:ascii="Calibri" w:hAnsi="Calibri" w:cs="Calibri"/>
        </w:rPr>
        <w:t>. 2001-26–0047. https://doi.org/10.4271/2001-26-0047</w:t>
      </w:r>
    </w:p>
    <w:p w14:paraId="3B46D85C" w14:textId="77777777" w:rsidR="00CF43E6" w:rsidRPr="00CF43E6" w:rsidRDefault="00CF43E6" w:rsidP="00CF43E6">
      <w:pPr>
        <w:pStyle w:val="Bibliography"/>
        <w:rPr>
          <w:rFonts w:ascii="Calibri" w:hAnsi="Calibri" w:cs="Calibri"/>
        </w:rPr>
      </w:pPr>
      <w:r w:rsidRPr="00CF43E6">
        <w:rPr>
          <w:rFonts w:ascii="Calibri" w:hAnsi="Calibri" w:cs="Calibri"/>
        </w:rPr>
        <w:t xml:space="preserve">Hahn, Piepenbrink, &amp; Leimbach. (1994). Input/output linearization control of an electro servo-hydraulic actuator. </w:t>
      </w:r>
      <w:r w:rsidRPr="00CF43E6">
        <w:rPr>
          <w:rFonts w:ascii="Calibri" w:hAnsi="Calibri" w:cs="Calibri"/>
          <w:i/>
          <w:iCs/>
        </w:rPr>
        <w:t>1994 Proceedings of IEEE International Conference on Control and Applications</w:t>
      </w:r>
      <w:r w:rsidRPr="00CF43E6">
        <w:rPr>
          <w:rFonts w:ascii="Calibri" w:hAnsi="Calibri" w:cs="Calibri"/>
        </w:rPr>
        <w:t>, 995–1000 vol.2. https://doi.org/10.1109/CCA.1994.381197</w:t>
      </w:r>
    </w:p>
    <w:p w14:paraId="27E71591" w14:textId="77777777" w:rsidR="00CF43E6" w:rsidRPr="00CF43E6" w:rsidRDefault="00CF43E6" w:rsidP="00CF43E6">
      <w:pPr>
        <w:pStyle w:val="Bibliography"/>
        <w:rPr>
          <w:rFonts w:ascii="Calibri" w:hAnsi="Calibri" w:cs="Calibri"/>
        </w:rPr>
      </w:pPr>
      <w:r w:rsidRPr="00CF43E6">
        <w:rPr>
          <w:rFonts w:ascii="Calibri" w:hAnsi="Calibri" w:cs="Calibri"/>
        </w:rPr>
        <w:t xml:space="preserve">Jonson, O., &amp; Enders, E. (2016). </w:t>
      </w:r>
      <w:r w:rsidRPr="00CF43E6">
        <w:rPr>
          <w:rFonts w:ascii="Calibri" w:hAnsi="Calibri" w:cs="Calibri"/>
          <w:i/>
          <w:iCs/>
        </w:rPr>
        <w:t>Correlation Work on Shaker Rig Tests and Simulations—An investigation of damper, bushing, friction and tire modeling with respect to vertical vibration insulation</w:t>
      </w:r>
      <w:r w:rsidRPr="00CF43E6">
        <w:rPr>
          <w:rFonts w:ascii="Calibri" w:hAnsi="Calibri" w:cs="Calibri"/>
        </w:rPr>
        <w:t>. https://hdl.handle.net/20.500.12380/239095</w:t>
      </w:r>
    </w:p>
    <w:p w14:paraId="673334D7" w14:textId="77777777" w:rsidR="00CF43E6" w:rsidRPr="00CF43E6" w:rsidRDefault="00CF43E6" w:rsidP="00CF43E6">
      <w:pPr>
        <w:pStyle w:val="Bibliography"/>
        <w:rPr>
          <w:rFonts w:ascii="Calibri" w:hAnsi="Calibri" w:cs="Calibri"/>
        </w:rPr>
      </w:pPr>
      <w:r w:rsidRPr="00CF43E6">
        <w:rPr>
          <w:rFonts w:ascii="Calibri" w:hAnsi="Calibri" w:cs="Calibri"/>
        </w:rPr>
        <w:t xml:space="preserve">Rydberg, K.-E. (2008). Hydraulic Servo Systems. </w:t>
      </w:r>
      <w:r w:rsidRPr="00CF43E6">
        <w:rPr>
          <w:rFonts w:ascii="Calibri" w:hAnsi="Calibri" w:cs="Calibri"/>
          <w:i/>
          <w:iCs/>
        </w:rPr>
        <w:t>Hydraulic Servo Systems</w:t>
      </w:r>
      <w:r w:rsidRPr="00CF43E6">
        <w:rPr>
          <w:rFonts w:ascii="Calibri" w:hAnsi="Calibri" w:cs="Calibri"/>
        </w:rPr>
        <w:t>.</w:t>
      </w:r>
    </w:p>
    <w:p w14:paraId="327EFBCA" w14:textId="77777777" w:rsidR="00CF43E6" w:rsidRPr="00CF43E6" w:rsidRDefault="00CF43E6" w:rsidP="00CF43E6">
      <w:pPr>
        <w:pStyle w:val="Bibliography"/>
        <w:rPr>
          <w:rFonts w:ascii="Calibri" w:hAnsi="Calibri" w:cs="Calibri"/>
        </w:rPr>
      </w:pPr>
      <w:r w:rsidRPr="00CF43E6">
        <w:rPr>
          <w:rFonts w:ascii="Calibri" w:hAnsi="Calibri" w:cs="Calibri"/>
        </w:rPr>
        <w:t xml:space="preserve">Southward, S. C., &amp; Boggs, C. M. (2008). Comparison of the Performance of 7-Post and 8-Post Dynamic Shaker Rigs for Vehicle Dynamics Studies. </w:t>
      </w:r>
      <w:r w:rsidRPr="00CF43E6">
        <w:rPr>
          <w:rFonts w:ascii="Calibri" w:hAnsi="Calibri" w:cs="Calibri"/>
          <w:i/>
          <w:iCs/>
        </w:rPr>
        <w:t>SAE International Journal of Passenger Cars - Mechanical Systems</w:t>
      </w:r>
      <w:r w:rsidRPr="00CF43E6">
        <w:rPr>
          <w:rFonts w:ascii="Calibri" w:hAnsi="Calibri" w:cs="Calibri"/>
        </w:rPr>
        <w:t xml:space="preserve">, </w:t>
      </w:r>
      <w:r w:rsidRPr="00CF43E6">
        <w:rPr>
          <w:rFonts w:ascii="Calibri" w:hAnsi="Calibri" w:cs="Calibri"/>
          <w:i/>
          <w:iCs/>
        </w:rPr>
        <w:t>1</w:t>
      </w:r>
      <w:r w:rsidRPr="00CF43E6">
        <w:rPr>
          <w:rFonts w:ascii="Calibri" w:hAnsi="Calibri" w:cs="Calibri"/>
        </w:rPr>
        <w:t>(1), Article 2008-01–2966. https://doi.org/10.4271/2008-01-2966</w:t>
      </w:r>
    </w:p>
    <w:p w14:paraId="4C8E4C7F" w14:textId="77777777" w:rsidR="00CF43E6" w:rsidRPr="00CF43E6" w:rsidRDefault="00CF43E6" w:rsidP="00CF43E6">
      <w:pPr>
        <w:pStyle w:val="Bibliography"/>
        <w:rPr>
          <w:rFonts w:ascii="Calibri" w:hAnsi="Calibri" w:cs="Calibri"/>
        </w:rPr>
      </w:pPr>
      <w:r w:rsidRPr="00CF43E6">
        <w:rPr>
          <w:rFonts w:ascii="Calibri" w:hAnsi="Calibri" w:cs="Calibri"/>
          <w:i/>
          <w:iCs/>
        </w:rPr>
        <w:t>The importance of frequency response</w:t>
      </w:r>
      <w:r w:rsidRPr="00CF43E6">
        <w:rPr>
          <w:rFonts w:ascii="Calibri" w:hAnsi="Calibri" w:cs="Calibri"/>
        </w:rPr>
        <w:t>. (1996, August 1). Power &amp; Motion. https://www.powermotiontech.com/hydraulics/hydraulic-valves/article/21885043/the-importance-of-frequency-response</w:t>
      </w:r>
    </w:p>
    <w:p w14:paraId="09F64EC6" w14:textId="5B31160C" w:rsidR="00E7183E" w:rsidRPr="00E7183E" w:rsidRDefault="00E7183E" w:rsidP="00E7183E">
      <w:r>
        <w:fldChar w:fldCharType="end"/>
      </w:r>
    </w:p>
    <w:sectPr w:rsidR="00E7183E" w:rsidRPr="00E7183E" w:rsidSect="00E31828">
      <w:footerReference w:type="first" r:id="rId17"/>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Jakob Werle" w:date="2023-11-15T16:50:00Z" w:initials="JW">
    <w:p w14:paraId="43267025" w14:textId="77777777" w:rsidR="00BB4348" w:rsidRDefault="00BB4348" w:rsidP="009545A2">
      <w:pPr>
        <w:pStyle w:val="CommentText"/>
      </w:pPr>
      <w:r>
        <w:rPr>
          <w:rStyle w:val="CommentReference"/>
        </w:rPr>
        <w:annotationRef/>
      </w:r>
      <w:r>
        <w:t>What makes shaker rig data good?</w:t>
      </w:r>
    </w:p>
  </w:comment>
  <w:comment w:id="9" w:author="Jakob Werle" w:date="2023-11-29T02:21:00Z" w:initials="JW">
    <w:p w14:paraId="7BEF3F80" w14:textId="77777777" w:rsidR="007D7FEA" w:rsidRDefault="007D7FEA" w:rsidP="00D71232">
      <w:pPr>
        <w:pStyle w:val="CommentText"/>
      </w:pPr>
      <w:r>
        <w:rPr>
          <w:rStyle w:val="CommentReference"/>
        </w:rPr>
        <w:annotationRef/>
      </w:r>
      <w:r>
        <w:t>Need to cite something to say this accura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267025" w15:done="0"/>
  <w15:commentEx w15:paraId="7BEF3F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049B7C3" w16cex:dateUtc="2023-11-15T21:50:00Z"/>
  <w16cex:commentExtensible w16cex:durableId="3B44D747" w16cex:dateUtc="2023-11-29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267025" w16cid:durableId="1049B7C3"/>
  <w16cid:commentId w16cid:paraId="7BEF3F80" w16cid:durableId="3B44D7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7905C" w14:textId="77777777" w:rsidR="007A78D3" w:rsidRDefault="007A78D3" w:rsidP="002F21F1">
      <w:pPr>
        <w:spacing w:after="0" w:line="240" w:lineRule="auto"/>
      </w:pPr>
      <w:r>
        <w:separator/>
      </w:r>
    </w:p>
  </w:endnote>
  <w:endnote w:type="continuationSeparator" w:id="0">
    <w:p w14:paraId="654FA06C" w14:textId="77777777" w:rsidR="007A78D3" w:rsidRDefault="007A78D3"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D8DE5C" w14:textId="77777777" w:rsidR="007A78D3" w:rsidRDefault="007A78D3" w:rsidP="002F21F1">
      <w:pPr>
        <w:spacing w:after="0" w:line="240" w:lineRule="auto"/>
      </w:pPr>
      <w:r>
        <w:separator/>
      </w:r>
    </w:p>
  </w:footnote>
  <w:footnote w:type="continuationSeparator" w:id="0">
    <w:p w14:paraId="0FD8A970" w14:textId="77777777" w:rsidR="007A78D3" w:rsidRDefault="007A78D3"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1"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0"/>
  </w:num>
  <w:num w:numId="2" w16cid:durableId="130484893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50E9"/>
    <w:rsid w:val="000463DE"/>
    <w:rsid w:val="00085BF5"/>
    <w:rsid w:val="000A10E1"/>
    <w:rsid w:val="000A6D8E"/>
    <w:rsid w:val="000C1F86"/>
    <w:rsid w:val="000C4D3C"/>
    <w:rsid w:val="000E197E"/>
    <w:rsid w:val="000F4F60"/>
    <w:rsid w:val="000F553E"/>
    <w:rsid w:val="000F78E3"/>
    <w:rsid w:val="0013154B"/>
    <w:rsid w:val="00137EF6"/>
    <w:rsid w:val="001B543B"/>
    <w:rsid w:val="00200F70"/>
    <w:rsid w:val="0022281A"/>
    <w:rsid w:val="0025356E"/>
    <w:rsid w:val="00282C0B"/>
    <w:rsid w:val="002A50E8"/>
    <w:rsid w:val="002A546E"/>
    <w:rsid w:val="002B3796"/>
    <w:rsid w:val="002B7591"/>
    <w:rsid w:val="002B7CFC"/>
    <w:rsid w:val="002C6D95"/>
    <w:rsid w:val="002D1348"/>
    <w:rsid w:val="002E4F78"/>
    <w:rsid w:val="002E642F"/>
    <w:rsid w:val="002F21F1"/>
    <w:rsid w:val="00303D91"/>
    <w:rsid w:val="00312B6E"/>
    <w:rsid w:val="00320B9B"/>
    <w:rsid w:val="0037745E"/>
    <w:rsid w:val="003D2BBD"/>
    <w:rsid w:val="0040666A"/>
    <w:rsid w:val="00426886"/>
    <w:rsid w:val="00426E2B"/>
    <w:rsid w:val="00432C56"/>
    <w:rsid w:val="00457F45"/>
    <w:rsid w:val="00464525"/>
    <w:rsid w:val="004653D1"/>
    <w:rsid w:val="00465B9C"/>
    <w:rsid w:val="004975C7"/>
    <w:rsid w:val="0050099F"/>
    <w:rsid w:val="00516571"/>
    <w:rsid w:val="0053015C"/>
    <w:rsid w:val="00532F1E"/>
    <w:rsid w:val="0053574C"/>
    <w:rsid w:val="00564879"/>
    <w:rsid w:val="00567AA9"/>
    <w:rsid w:val="00584B1C"/>
    <w:rsid w:val="006170CC"/>
    <w:rsid w:val="00626033"/>
    <w:rsid w:val="006306BA"/>
    <w:rsid w:val="006B5347"/>
    <w:rsid w:val="006C39FA"/>
    <w:rsid w:val="006C7391"/>
    <w:rsid w:val="006C7EB2"/>
    <w:rsid w:val="00741490"/>
    <w:rsid w:val="007423A0"/>
    <w:rsid w:val="007435A7"/>
    <w:rsid w:val="007A143D"/>
    <w:rsid w:val="007A78D3"/>
    <w:rsid w:val="007B41E4"/>
    <w:rsid w:val="007C1C66"/>
    <w:rsid w:val="007C2182"/>
    <w:rsid w:val="007C6189"/>
    <w:rsid w:val="007D7FEA"/>
    <w:rsid w:val="00826C00"/>
    <w:rsid w:val="0086558B"/>
    <w:rsid w:val="00896FBE"/>
    <w:rsid w:val="008C06A7"/>
    <w:rsid w:val="008F2810"/>
    <w:rsid w:val="00903C07"/>
    <w:rsid w:val="00967D3E"/>
    <w:rsid w:val="0099755C"/>
    <w:rsid w:val="009D205E"/>
    <w:rsid w:val="00A04868"/>
    <w:rsid w:val="00A71C7A"/>
    <w:rsid w:val="00AC5119"/>
    <w:rsid w:val="00AC7AA4"/>
    <w:rsid w:val="00AD522C"/>
    <w:rsid w:val="00AD8988"/>
    <w:rsid w:val="00B77154"/>
    <w:rsid w:val="00B879B5"/>
    <w:rsid w:val="00BB4348"/>
    <w:rsid w:val="00BBF0C5"/>
    <w:rsid w:val="00BF7767"/>
    <w:rsid w:val="00BF7AA4"/>
    <w:rsid w:val="00C44C44"/>
    <w:rsid w:val="00C50CC2"/>
    <w:rsid w:val="00C7259C"/>
    <w:rsid w:val="00CC785A"/>
    <w:rsid w:val="00CD54AB"/>
    <w:rsid w:val="00CD746D"/>
    <w:rsid w:val="00CF43E6"/>
    <w:rsid w:val="00D22382"/>
    <w:rsid w:val="00D2663C"/>
    <w:rsid w:val="00D65FE7"/>
    <w:rsid w:val="00D665B3"/>
    <w:rsid w:val="00D916E8"/>
    <w:rsid w:val="00E0134C"/>
    <w:rsid w:val="00E0787E"/>
    <w:rsid w:val="00E31828"/>
    <w:rsid w:val="00E676BB"/>
    <w:rsid w:val="00E7183E"/>
    <w:rsid w:val="00E8454D"/>
    <w:rsid w:val="00EB3CFD"/>
    <w:rsid w:val="00ED53B0"/>
    <w:rsid w:val="00F40C9A"/>
    <w:rsid w:val="00F60DBD"/>
    <w:rsid w:val="00F84673"/>
    <w:rsid w:val="00FF742B"/>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C39FA"/>
    <w:pPr>
      <w:spacing w:after="0" w:line="240" w:lineRule="auto"/>
      <w:ind w:left="1260"/>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C39FA"/>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002F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318BF04-1B46-4A76-9AA8-6E064F3909CD}">
  <ds:schemaRefs>
    <ds:schemaRef ds:uri="http://schemas.microsoft.com/sharepoint/v3/contenttype/forms"/>
  </ds:schemaRefs>
</ds:datastoreItem>
</file>

<file path=customXml/itemProps4.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5.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092</Words>
  <Characters>29331</Characters>
  <Application>Microsoft Office Word</Application>
  <DocSecurity>0</DocSecurity>
  <Lines>715</Lines>
  <Paragraphs>400</Paragraphs>
  <ScaleCrop>false</ScaleCrop>
  <HeadingPairs>
    <vt:vector size="2" baseType="variant">
      <vt:variant>
        <vt:lpstr>Title</vt:lpstr>
      </vt:variant>
      <vt:variant>
        <vt:i4>1</vt:i4>
      </vt:variant>
    </vt:vector>
  </HeadingPairs>
  <TitlesOfParts>
    <vt:vector size="1" baseType="lpstr">
      <vt:lpstr>Linear Actuators for Motorsports Shaker Rig</vt:lpstr>
    </vt:vector>
  </TitlesOfParts>
  <Company>Temple University</Company>
  <LinksUpToDate>false</LinksUpToDate>
  <CharactersWithSpaces>34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near Actuators for Motorsports Shaker Rig</dc:title>
  <dc:subject>tECHNICAL cOMMUNICATION</dc:subject>
  <dc:creator>Jakob Werle</dc:creator>
  <cp:keywords/>
  <dc:description/>
  <cp:lastModifiedBy>Jakob Werle</cp:lastModifiedBy>
  <cp:revision>68</cp:revision>
  <dcterms:created xsi:type="dcterms:W3CDTF">2023-09-20T18:37:00Z</dcterms:created>
  <dcterms:modified xsi:type="dcterms:W3CDTF">2023-11-30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0"&gt;&lt;session id="fp1ib0La"/&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